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D93AEA" w14:textId="72483746" w:rsidR="00645972" w:rsidRDefault="00000000">
      <w:pPr>
        <w:pStyle w:val="Standard"/>
        <w:spacing w:line="360" w:lineRule="auto"/>
        <w:rPr>
          <w:b/>
          <w:bCs/>
        </w:rPr>
      </w:pPr>
      <w:del w:id="0" w:author="Boyko, James" w:date="2025-01-27T09:35:00Z" w16du:dateUtc="2025-01-27T14:35:00Z">
        <w:r w:rsidDel="00832886">
          <w:rPr>
            <w:b/>
            <w:bCs/>
          </w:rPr>
          <w:delText>SegColR</w:delText>
        </w:r>
      </w:del>
      <w:ins w:id="1" w:author="Boyko, James" w:date="2025-01-27T09:35:00Z" w16du:dateUtc="2025-01-27T14:35:00Z">
        <w:r w:rsidR="00832886">
          <w:rPr>
            <w:b/>
            <w:bCs/>
          </w:rPr>
          <w:t>SegmentR</w:t>
        </w:r>
      </w:ins>
      <w:r>
        <w:rPr>
          <w:b/>
          <w:bCs/>
        </w:rPr>
        <w:t xml:space="preserve">: Deep Learning </w:t>
      </w:r>
      <w:ins w:id="2" w:author="Boyko, James" w:date="2025-01-29T15:52:00Z" w16du:dateUtc="2025-01-29T20:52:00Z">
        <w:r w:rsidR="0073114F">
          <w:rPr>
            <w:b/>
            <w:bCs/>
          </w:rPr>
          <w:t>for Automated Segmentation</w:t>
        </w:r>
        <w:r w:rsidR="0073114F">
          <w:rPr>
            <w:b/>
            <w:bCs/>
          </w:rPr>
          <w:t xml:space="preserve"> with an </w:t>
        </w:r>
      </w:ins>
      <w:ins w:id="3" w:author="Boyko, James" w:date="2025-01-27T09:35:00Z" w16du:dateUtc="2025-01-27T14:35:00Z">
        <w:r w:rsidR="0073577A">
          <w:rPr>
            <w:b/>
            <w:bCs/>
          </w:rPr>
          <w:t xml:space="preserve">R </w:t>
        </w:r>
      </w:ins>
      <w:ins w:id="4" w:author="Boyko, James" w:date="2025-01-29T15:52:00Z" w16du:dateUtc="2025-01-29T20:52:00Z">
        <w:r w:rsidR="0073114F">
          <w:rPr>
            <w:b/>
            <w:bCs/>
          </w:rPr>
          <w:t xml:space="preserve">interface </w:t>
        </w:r>
      </w:ins>
      <w:del w:id="5" w:author="Boyko, James" w:date="2025-01-29T15:52:00Z" w16du:dateUtc="2025-01-29T20:52:00Z">
        <w:r w:rsidDel="0073114F">
          <w:rPr>
            <w:b/>
            <w:bCs/>
          </w:rPr>
          <w:delText>for Automated Segmentation</w:delText>
        </w:r>
      </w:del>
      <w:del w:id="6" w:author="Boyko, James" w:date="2025-01-27T09:35:00Z" w16du:dateUtc="2025-01-27T14:35:00Z">
        <w:r w:rsidDel="00832886">
          <w:rPr>
            <w:b/>
            <w:bCs/>
          </w:rPr>
          <w:delText xml:space="preserve"> and Color Extraction</w:delText>
        </w:r>
      </w:del>
    </w:p>
    <w:p w14:paraId="47B5F44E" w14:textId="77777777" w:rsidR="00645972" w:rsidRDefault="00645972">
      <w:pPr>
        <w:pStyle w:val="Standard"/>
        <w:spacing w:line="360" w:lineRule="auto"/>
        <w:rPr>
          <w:b/>
          <w:bCs/>
        </w:rPr>
      </w:pPr>
    </w:p>
    <w:p w14:paraId="2A6A3140" w14:textId="77777777" w:rsidR="00645972" w:rsidRDefault="00000000">
      <w:pPr>
        <w:pStyle w:val="Standard"/>
        <w:spacing w:line="360" w:lineRule="auto"/>
      </w:pPr>
      <w:r>
        <w:rPr>
          <w:rFonts w:ascii="Times New Roman" w:eastAsia="Times New Roman" w:hAnsi="Times New Roman" w:cs="Times New Roman"/>
        </w:rPr>
        <w:t>James D. Boyko</w:t>
      </w:r>
      <w:r>
        <w:rPr>
          <w:rFonts w:ascii="Times New Roman" w:eastAsia="Times New Roman" w:hAnsi="Times New Roman" w:cs="Times New Roman"/>
          <w:vertAlign w:val="superscript"/>
        </w:rPr>
        <w:t>12</w:t>
      </w:r>
      <w:r>
        <w:rPr>
          <w:rFonts w:ascii="Times New Roman" w:eastAsia="Times New Roman" w:hAnsi="Times New Roman" w:cs="Times New Roman"/>
        </w:rPr>
        <w:t xml:space="preserve"> </w:t>
      </w:r>
      <w:r>
        <w:rPr>
          <w:rFonts w:ascii="Times New Roman" w:eastAsia="Times New Roman" w:hAnsi="Times New Roman" w:cs="Times New Roman"/>
        </w:rPr>
        <w:br/>
      </w:r>
      <w:r>
        <w:rPr>
          <w:rFonts w:ascii="Times New Roman" w:eastAsia="Times New Roman" w:hAnsi="Times New Roman" w:cs="Times New Roman"/>
          <w:vertAlign w:val="superscript"/>
        </w:rPr>
        <w:t xml:space="preserve">1 </w:t>
      </w:r>
      <w:r>
        <w:rPr>
          <w:rFonts w:ascii="Times New Roman" w:eastAsia="Times New Roman" w:hAnsi="Times New Roman" w:cs="Times New Roman"/>
        </w:rPr>
        <w:t>Department of Ecology and Evolutionary Biology, University of Michigan, Ann Arbor, Michigan 48109, USA</w:t>
      </w:r>
      <w:r>
        <w:rPr>
          <w:rFonts w:ascii="Times New Roman" w:eastAsia="Times New Roman" w:hAnsi="Times New Roman" w:cs="Times New Roman"/>
        </w:rPr>
        <w:br/>
      </w:r>
      <w:r>
        <w:rPr>
          <w:rFonts w:ascii="Times New Roman" w:eastAsia="Times New Roman" w:hAnsi="Times New Roman" w:cs="Times New Roman"/>
          <w:vertAlign w:val="superscript"/>
        </w:rPr>
        <w:t xml:space="preserve">2  </w:t>
      </w:r>
      <w:r>
        <w:rPr>
          <w:rFonts w:ascii="Times New Roman" w:eastAsia="Times New Roman" w:hAnsi="Times New Roman" w:cs="Times New Roman"/>
        </w:rPr>
        <w:t>Michigan Institute of Data Science, University of Michigan, Ann Arbor, Michigan 48109, USA</w:t>
      </w:r>
    </w:p>
    <w:p w14:paraId="46F020B8" w14:textId="77777777" w:rsidR="00645972" w:rsidRDefault="00645972">
      <w:pPr>
        <w:pStyle w:val="Standard"/>
        <w:spacing w:line="360" w:lineRule="auto"/>
        <w:rPr>
          <w:b/>
          <w:bCs/>
        </w:rPr>
      </w:pPr>
    </w:p>
    <w:p w14:paraId="0523FCBA" w14:textId="77777777" w:rsidR="00645972" w:rsidRDefault="00000000">
      <w:pPr>
        <w:pStyle w:val="Standard"/>
        <w:spacing w:line="360" w:lineRule="auto"/>
        <w:rPr>
          <w:b/>
          <w:bCs/>
        </w:rPr>
      </w:pPr>
      <w:r>
        <w:rPr>
          <w:b/>
          <w:bCs/>
        </w:rPr>
        <w:t>Abstract</w:t>
      </w:r>
    </w:p>
    <w:p w14:paraId="50A322CB" w14:textId="226E7DAB" w:rsidR="00645972" w:rsidRDefault="00ED552A">
      <w:pPr>
        <w:pStyle w:val="Standard"/>
        <w:spacing w:line="360" w:lineRule="auto"/>
      </w:pPr>
      <w:ins w:id="7" w:author="Boyko, James" w:date="2025-01-29T15:44:00Z" w16du:dateUtc="2025-01-29T20:44:00Z">
        <w:r>
          <w:t>The increasing digitization of biological data</w:t>
        </w:r>
        <w:r>
          <w:t xml:space="preserve"> has </w:t>
        </w:r>
      </w:ins>
      <w:del w:id="8" w:author="Boyko, James" w:date="2025-01-29T15:44:00Z" w16du:dateUtc="2025-01-29T20:44:00Z">
        <w:r w:rsidR="00000000" w:rsidDel="00ED552A">
          <w:delText xml:space="preserve">Citizen science platforms like iNaturalist </w:delText>
        </w:r>
      </w:del>
      <w:r w:rsidR="00000000">
        <w:t>generate</w:t>
      </w:r>
      <w:ins w:id="9" w:author="Boyko, James" w:date="2025-01-29T15:44:00Z" w16du:dateUtc="2025-01-29T20:44:00Z">
        <w:r>
          <w:t xml:space="preserve">d </w:t>
        </w:r>
      </w:ins>
      <w:del w:id="10" w:author="Boyko, James" w:date="2025-01-29T15:44:00Z" w16du:dateUtc="2025-01-29T20:44:00Z">
        <w:r w:rsidR="00000000" w:rsidDel="00ED552A">
          <w:delText xml:space="preserve"> </w:delText>
        </w:r>
      </w:del>
      <w:r w:rsidR="00000000">
        <w:t>biodiversity data at an unprecedented scale</w:t>
      </w:r>
      <w:del w:id="11" w:author="Boyko, James" w:date="2025-01-29T15:45:00Z" w16du:dateUtc="2025-01-29T20:45:00Z">
        <w:r w:rsidR="00000000" w:rsidDel="00ED552A">
          <w:delText>, with observations on the order of hundreds of millions</w:delText>
        </w:r>
      </w:del>
      <w:r w:rsidR="00000000">
        <w:t xml:space="preserve">. However, extracting phenotypic information from these images, such as color of organisms, at such a large scale poses unique challenges for biologists. </w:t>
      </w:r>
      <w:del w:id="12" w:author="Boyko, James" w:date="2025-01-29T15:46:00Z" w16du:dateUtc="2025-01-29T20:46:00Z">
        <w:r w:rsidR="00000000" w:rsidDel="006815F7">
          <w:delText xml:space="preserve">Some of the challenges are that manual extraction of phenotypic information can be subjective and time-consuming. Fortunately, with the maturation of computer vision and deep learning, there is an opportunity to automate large parts of the image processing pipeline. Here, I present </w:delText>
        </w:r>
      </w:del>
      <w:del w:id="13" w:author="Boyko, James" w:date="2025-01-27T09:48:00Z" w16du:dateUtc="2025-01-27T14:48:00Z">
        <w:r w:rsidR="00000000" w:rsidDel="00F35A88">
          <w:delText>SegColR</w:delText>
        </w:r>
      </w:del>
      <w:del w:id="14" w:author="Boyko, James" w:date="2025-01-29T15:46:00Z" w16du:dateUtc="2025-01-29T20:46:00Z">
        <w:r w:rsidR="00000000" w:rsidDel="006815F7">
          <w:delText xml:space="preserve">, a user-friendly software package that leverages two state-of-the-art deep learning models - GroundingDINO and SegmentAnything - to enable automated segmentation and color extraction from images. The </w:delText>
        </w:r>
      </w:del>
      <w:del w:id="15" w:author="Boyko, James" w:date="2025-01-27T09:48:00Z" w16du:dateUtc="2025-01-27T14:48:00Z">
        <w:r w:rsidR="00000000" w:rsidDel="00F35A88">
          <w:delText>SegColR</w:delText>
        </w:r>
      </w:del>
      <w:del w:id="16" w:author="Boyko, James" w:date="2025-01-29T15:46:00Z" w16du:dateUtc="2025-01-29T20:46:00Z">
        <w:r w:rsidR="00000000" w:rsidDel="006815F7">
          <w:delText xml:space="preserve"> package provides an R-based interface, making it more accessible to evolutionary biologists and ecologists who may not have extensive coding experience. The </w:delText>
        </w:r>
      </w:del>
      <w:del w:id="17" w:author="Boyko, James" w:date="2025-01-27T09:48:00Z" w16du:dateUtc="2025-01-27T14:48:00Z">
        <w:r w:rsidR="00000000" w:rsidDel="00F35A88">
          <w:delText>SegColR</w:delText>
        </w:r>
      </w:del>
      <w:del w:id="18" w:author="Boyko, James" w:date="2025-01-29T15:46:00Z" w16du:dateUtc="2025-01-29T20:46:00Z">
        <w:r w:rsidR="00000000" w:rsidDel="006815F7">
          <w:delText xml:space="preserve"> pipeline allows users to load images, automatically segment them based on text prompts, and extract color information from the segmented regions. The package also includes visualization and data summarization functions to facilitate downstream analysis and interpretation of the results.</w:delText>
        </w:r>
      </w:del>
      <w:ins w:id="19" w:author="Boyko, James" w:date="2025-01-29T15:46:00Z" w16du:dateUtc="2025-01-29T20:46:00Z">
        <w:r w:rsidR="006815F7">
          <w:t xml:space="preserve">Manual image segmentation is time-consuming and can be subjective, while existing automated solutions often requires extensive coding experience </w:t>
        </w:r>
      </w:ins>
      <w:ins w:id="20" w:author="Boyko, James" w:date="2025-01-29T15:47:00Z" w16du:dateUtc="2025-01-29T20:47:00Z">
        <w:r w:rsidR="006815F7">
          <w:t xml:space="preserve">or utilize </w:t>
        </w:r>
      </w:ins>
      <w:ins w:id="21" w:author="Boyko, James" w:date="2025-01-29T15:46:00Z" w16du:dateUtc="2025-01-29T20:46:00Z">
        <w:r w:rsidR="006815F7">
          <w:t>coding language</w:t>
        </w:r>
      </w:ins>
      <w:ins w:id="22" w:author="Boyko, James" w:date="2025-01-29T15:47:00Z" w16du:dateUtc="2025-01-29T20:47:00Z">
        <w:r w:rsidR="006815F7">
          <w:t>s</w:t>
        </w:r>
      </w:ins>
      <w:ins w:id="23" w:author="Boyko, James" w:date="2025-01-29T15:46:00Z" w16du:dateUtc="2025-01-29T20:46:00Z">
        <w:r w:rsidR="006815F7">
          <w:t xml:space="preserve"> </w:t>
        </w:r>
      </w:ins>
      <w:ins w:id="24" w:author="Boyko, James" w:date="2025-01-29T15:47:00Z" w16du:dateUtc="2025-01-29T20:47:00Z">
        <w:r w:rsidR="006815F7">
          <w:t xml:space="preserve">not </w:t>
        </w:r>
      </w:ins>
      <w:ins w:id="25" w:author="Boyko, James" w:date="2025-01-29T15:46:00Z" w16du:dateUtc="2025-01-29T20:46:00Z">
        <w:r w:rsidR="006815F7">
          <w:t xml:space="preserve">typically </w:t>
        </w:r>
      </w:ins>
      <w:ins w:id="26" w:author="Boyko, James" w:date="2025-01-29T15:47:00Z" w16du:dateUtc="2025-01-29T20:47:00Z">
        <w:r w:rsidR="006815F7">
          <w:t xml:space="preserve">used by practicing ecologists and evolutionary biologists. </w:t>
        </w:r>
        <w:r w:rsidR="00C93DCD">
          <w:t>Here, I present SegmentR, a user-friendly software packa</w:t>
        </w:r>
      </w:ins>
      <w:ins w:id="27" w:author="Boyko, James" w:date="2025-01-29T15:48:00Z" w16du:dateUtc="2025-01-29T20:48:00Z">
        <w:r w:rsidR="00C93DCD">
          <w:t xml:space="preserve">ge that leverages two state-of-the-art deep learning models – GroundinDINO and SegmentAnything. The SegmentR package provides an R-based interface, making it more accessible to biologists without coding experience. The </w:t>
        </w:r>
      </w:ins>
      <w:ins w:id="28" w:author="Boyko, James" w:date="2025-01-29T15:49:00Z" w16du:dateUtc="2025-01-29T20:49:00Z">
        <w:r w:rsidR="00C93DCD">
          <w:t xml:space="preserve">SegmentR pipeline allows users to load images, automatically segment them based on text prompts, and extract regions of interest for downstream analysis. The package includes basic visualization and data processing functions to </w:t>
        </w:r>
      </w:ins>
      <w:ins w:id="29" w:author="Boyko, James" w:date="2025-01-29T15:51:00Z" w16du:dateUtc="2025-01-29T20:51:00Z">
        <w:r w:rsidR="00256874">
          <w:t>facilitate</w:t>
        </w:r>
      </w:ins>
      <w:ins w:id="30" w:author="Boyko, James" w:date="2025-01-29T15:49:00Z" w16du:dateUtc="2025-01-29T20:49:00Z">
        <w:r w:rsidR="00C93DCD">
          <w:t xml:space="preserve"> interpretation of</w:t>
        </w:r>
      </w:ins>
      <w:ins w:id="31" w:author="Boyko, James" w:date="2025-01-29T15:50:00Z" w16du:dateUtc="2025-01-29T20:50:00Z">
        <w:r w:rsidR="00C93DCD">
          <w:t xml:space="preserve"> the results and integration with existing analytical workflows. I demonstrate the utility of the SegmentR package by using it to automatically isolate the body of a fish from its limb and automatically extract </w:t>
        </w:r>
      </w:ins>
      <w:ins w:id="32" w:author="Boyko, James" w:date="2025-01-29T15:51:00Z" w16du:dateUtc="2025-01-29T20:51:00Z">
        <w:r w:rsidR="00C93DCD">
          <w:t xml:space="preserve">color information from a small dataset of flower images. </w:t>
        </w:r>
      </w:ins>
    </w:p>
    <w:p w14:paraId="1D7A9A91" w14:textId="77777777" w:rsidR="00645972" w:rsidRDefault="00645972">
      <w:pPr>
        <w:pStyle w:val="Standard"/>
        <w:spacing w:line="360" w:lineRule="auto"/>
        <w:rPr>
          <w:b/>
          <w:bCs/>
        </w:rPr>
      </w:pPr>
    </w:p>
    <w:p w14:paraId="038877D5" w14:textId="77777777" w:rsidR="00645972" w:rsidRDefault="00000000">
      <w:pPr>
        <w:pStyle w:val="Standard"/>
        <w:spacing w:line="360" w:lineRule="auto"/>
        <w:rPr>
          <w:b/>
          <w:bCs/>
        </w:rPr>
      </w:pPr>
      <w:r>
        <w:rPr>
          <w:b/>
          <w:bCs/>
        </w:rPr>
        <w:t>Key Words</w:t>
      </w:r>
    </w:p>
    <w:p w14:paraId="2569E0FA" w14:textId="25F40998" w:rsidR="00645972" w:rsidRDefault="00000000">
      <w:pPr>
        <w:pStyle w:val="Standard"/>
        <w:spacing w:line="360" w:lineRule="auto"/>
      </w:pPr>
      <w:del w:id="33" w:author="Boyko, James" w:date="2025-01-29T15:51:00Z" w16du:dateUtc="2025-01-29T20:51:00Z">
        <w:r w:rsidDel="00256874">
          <w:delText xml:space="preserve">color, color pattern, </w:delText>
        </w:r>
      </w:del>
      <w:r>
        <w:t>citizen science, image segmentation, deep learning, iNatauralist</w:t>
      </w:r>
      <w:ins w:id="34" w:author="Boyko, James" w:date="2025-01-29T15:51:00Z" w16du:dateUtc="2025-01-29T20:51:00Z">
        <w:r w:rsidR="00256874">
          <w:t>, object detection</w:t>
        </w:r>
      </w:ins>
    </w:p>
    <w:p w14:paraId="69E88BF1" w14:textId="77777777" w:rsidR="00645972" w:rsidRDefault="00645972">
      <w:pPr>
        <w:pStyle w:val="Standard"/>
        <w:spacing w:line="360" w:lineRule="auto"/>
      </w:pPr>
    </w:p>
    <w:p w14:paraId="194D9470" w14:textId="77777777" w:rsidR="00645972" w:rsidRDefault="00645972">
      <w:pPr>
        <w:pStyle w:val="Standard"/>
        <w:spacing w:line="360" w:lineRule="auto"/>
      </w:pPr>
    </w:p>
    <w:p w14:paraId="50445824" w14:textId="77777777" w:rsidR="00645972" w:rsidRDefault="00645972">
      <w:pPr>
        <w:pStyle w:val="Standard"/>
        <w:spacing w:line="360" w:lineRule="auto"/>
      </w:pPr>
    </w:p>
    <w:p w14:paraId="68F6338B" w14:textId="77777777" w:rsidR="00645972" w:rsidRDefault="00645972">
      <w:pPr>
        <w:pStyle w:val="Standard"/>
        <w:spacing w:line="360" w:lineRule="auto"/>
      </w:pPr>
    </w:p>
    <w:p w14:paraId="48244CDD" w14:textId="77777777" w:rsidR="00645972" w:rsidRDefault="00645972">
      <w:pPr>
        <w:pStyle w:val="Standard"/>
        <w:spacing w:line="360" w:lineRule="auto"/>
      </w:pPr>
    </w:p>
    <w:p w14:paraId="33A58D4F" w14:textId="77777777" w:rsidR="00645972" w:rsidRDefault="00645972">
      <w:pPr>
        <w:pStyle w:val="Standard"/>
        <w:spacing w:line="360" w:lineRule="auto"/>
      </w:pPr>
    </w:p>
    <w:p w14:paraId="712ACD10" w14:textId="77777777" w:rsidR="00645972" w:rsidRDefault="00645972">
      <w:pPr>
        <w:pStyle w:val="Standard"/>
        <w:spacing w:line="360" w:lineRule="auto"/>
      </w:pPr>
    </w:p>
    <w:p w14:paraId="1209D5F4" w14:textId="77777777" w:rsidR="00645972" w:rsidRDefault="00645972">
      <w:pPr>
        <w:pStyle w:val="Standard"/>
        <w:spacing w:line="360" w:lineRule="auto"/>
      </w:pPr>
    </w:p>
    <w:p w14:paraId="1E619DC7" w14:textId="77777777" w:rsidR="00645972" w:rsidRDefault="00645972">
      <w:pPr>
        <w:pStyle w:val="Standard"/>
        <w:spacing w:line="360" w:lineRule="auto"/>
      </w:pPr>
    </w:p>
    <w:p w14:paraId="57D3CE24" w14:textId="56077F93" w:rsidR="00645972" w:rsidRDefault="00ED3C65" w:rsidP="00ED3C65">
      <w:pPr>
        <w:pStyle w:val="Standard"/>
        <w:spacing w:line="360" w:lineRule="auto"/>
        <w:rPr>
          <w:b/>
          <w:bCs/>
        </w:rPr>
      </w:pPr>
      <w:r>
        <w:rPr>
          <w:b/>
          <w:bCs/>
        </w:rPr>
        <w:lastRenderedPageBreak/>
        <w:t>1. INTRODUCTION</w:t>
      </w:r>
    </w:p>
    <w:p w14:paraId="73983150" w14:textId="3EC78391" w:rsidR="00645972" w:rsidDel="00832886" w:rsidRDefault="00035032">
      <w:pPr>
        <w:pStyle w:val="Standard"/>
        <w:spacing w:line="360" w:lineRule="auto"/>
        <w:rPr>
          <w:del w:id="35" w:author="Boyko, James" w:date="2025-01-27T09:35:00Z" w16du:dateUtc="2025-01-27T14:35:00Z"/>
        </w:rPr>
      </w:pPr>
      <w:ins w:id="36" w:author="Boyko, James" w:date="2025-01-29T15:53:00Z" w16du:dateUtc="2025-01-29T20:53:00Z">
        <w:r w:rsidRPr="00035032">
          <w:t>The proliferation of digital imaging in biology has generated vast quantities of visual data across scales and systems</w:t>
        </w:r>
        <w:r>
          <w:t xml:space="preserve">. </w:t>
        </w:r>
      </w:ins>
      <w:del w:id="37" w:author="Boyko, James" w:date="2025-01-27T09:35:00Z" w16du:dateUtc="2025-01-27T14:35:00Z">
        <w:r w:rsidR="00000000" w:rsidDel="00832886">
          <w:delText>Color is an important trait for many organisms, influencing various aspects of their ecology and physiology. It plays a crucial role across the tree of life in communication, pollination syndromes, mating behavior, predator-prey interactions, and thermal regulation (e.g., Endler 1993; Huyghe et al. 2007; Tsuchida et al. 2010; Finkbeiner et al. 2014; Mitchem 2017; Narbona et al. 2021; Cox and Davis Rabosky 2023). However, obtaining large-scale, high-quality color data can be a significant challenge for researchers. For example, while research museum collections house vast amounts of biodiversity information, the preservation techniques used may distort the original coloration of specimens (Pohland and Mullen 2006). Nonetheless, the ubiquity and importance of color in organismal biology means that accurately quantifying color traits is an important step towards understanding many aspects of ecology and evolution of organisms.</w:delText>
        </w:r>
      </w:del>
    </w:p>
    <w:p w14:paraId="30A8BC08" w14:textId="3390B977" w:rsidR="00645972" w:rsidDel="00035032" w:rsidRDefault="00000000" w:rsidP="00035032">
      <w:pPr>
        <w:pStyle w:val="Standard"/>
        <w:spacing w:line="360" w:lineRule="auto"/>
        <w:ind w:firstLine="709"/>
        <w:rPr>
          <w:del w:id="38" w:author="Boyko, James" w:date="2025-01-29T15:54:00Z" w16du:dateUtc="2025-01-29T20:54:00Z"/>
        </w:rPr>
      </w:pPr>
      <w:r>
        <w:t xml:space="preserve">Citizen science initiatives like iNaturalist generate data in the form of crowdsourced observations and images, centralizing vast quantities of biodiversity data and providing opportunity to study color variation across the tree of life and at large spatial scales. Yet, the sheer scale of the data generated and the fact that it is typically not standardized, make it difficult to automate data collection and extraction. </w:t>
      </w:r>
      <w:ins w:id="39" w:author="Boyko, James" w:date="2025-01-29T15:54:00Z" w16du:dateUtc="2025-01-29T20:54:00Z">
        <w:r w:rsidR="00035032" w:rsidRPr="00035032">
          <w:t xml:space="preserve">Yet, the sheer scale of the data </w:t>
        </w:r>
        <w:r w:rsidR="00035032" w:rsidRPr="00035032">
          <w:t>generated</w:t>
        </w:r>
        <w:r w:rsidR="00035032" w:rsidRPr="00035032">
          <w:t xml:space="preserve"> and its heterogeneous nature make it difficult to automate information extraction. As such, most attempts to analyze biological images rely on manual segmentation and annotation. Though this approach can produce high-quality datasets, it becomes prohibitively time-consuming at scale and may introduce observer bias. </w:t>
        </w:r>
      </w:ins>
      <w:del w:id="40" w:author="Boyko, James" w:date="2025-01-29T15:54:00Z" w16du:dateUtc="2025-01-29T20:54:00Z">
        <w:r w:rsidDel="00035032">
          <w:delText>As such, most attempts to utilize resources like iNaturalist rely on manually extracting information image by image. Though this approach almost certainly results in high-quality datasets, for even relatively simple tasks like color quantification, extracting information from images will be time-consuming and likely require large teams of willing annotators. Furthermore, manual color extraction can be subject to measurement error, e.g. what one observer calls white another may call light green. Fortunately, the maturation of computer vision and deep learning techniques offers a promising solution to this challenge. By leveraging state-of-the-art machine learning models, it is now possible to automate large parts of the image processing pipeline, allowing biologists to extract phenotypic information from citizen science data at unprecedented scales.</w:delText>
        </w:r>
      </w:del>
    </w:p>
    <w:p w14:paraId="696021AB" w14:textId="77777777" w:rsidR="00035032" w:rsidRDefault="00035032">
      <w:pPr>
        <w:pStyle w:val="Standard"/>
        <w:spacing w:line="360" w:lineRule="auto"/>
        <w:ind w:firstLine="709"/>
        <w:rPr>
          <w:ins w:id="41" w:author="Boyko, James" w:date="2025-01-29T15:54:00Z" w16du:dateUtc="2025-01-29T20:54:00Z"/>
        </w:rPr>
      </w:pPr>
    </w:p>
    <w:p w14:paraId="54423D05" w14:textId="11145D4F" w:rsidR="00645972" w:rsidRDefault="00000000" w:rsidP="00035032">
      <w:pPr>
        <w:pStyle w:val="Standard"/>
        <w:spacing w:line="360" w:lineRule="auto"/>
        <w:ind w:firstLine="709"/>
      </w:pPr>
      <w:del w:id="42" w:author="Boyko, James" w:date="2025-01-29T15:54:00Z" w16du:dateUtc="2025-01-29T20:54:00Z">
        <w:r w:rsidDel="006E1550">
          <w:tab/>
        </w:r>
      </w:del>
      <w:ins w:id="43" w:author="Boyko, James" w:date="2025-01-29T15:55:00Z" w16du:dateUtc="2025-01-29T20:55:00Z">
        <w:r w:rsidR="006E1550" w:rsidRPr="006E1550">
          <w:t>Fortunately, the maturation of computer vision and deep learning techniques offers a promising solution to these challenges. By leveraging state-of-the-art machine learning models, it is now possible to automate large parts of the image processing pipeline, allowing biologists to extract meaningful information from diverse image datasets at unprecedented scales. Many successful deep learning applications in recent years have focused on computer vision tasks (LeCun et al. 2015; Goodfellow et al. 2016). Two key areas particularly relevant for biological image analysis are object detection and instance segmentation.</w:t>
        </w:r>
        <w:r w:rsidR="006E1550">
          <w:t xml:space="preserve"> </w:t>
        </w:r>
      </w:ins>
      <w:del w:id="44" w:author="Boyko, James" w:date="2025-01-29T15:55:00Z" w16du:dateUtc="2025-01-29T20:55:00Z">
        <w:r w:rsidDel="006E1550">
          <w:delText xml:space="preserve">Many of the most successful deep learning applications in recent years have been for computer vision tasks (LeCun et al. 2015; Goodfellow et al. 2016). Two key areas of computer vision that are particularly relevant for extracting color data from biodiversity images are object detection and instance segmentation. </w:delText>
        </w:r>
      </w:del>
      <w:r>
        <w:t xml:space="preserve">Object detection algorithms aim to locate and classify distinct objects within an image (Redmon et al. 2016; Ren et al. 2017), while instance segmentation models, delineate pixel-level boundaries of each instance of an object (He et al. 2017; Kirillov et al. 2020). By combining these capabilities, it becomes possible to focus color analysis only on the specific organisms of interest, rather than the entire scene. However, training a specialized computer vision model from scratch would require large, annotated datasets. This would be prohibitively time-consuming to collect, especially for diverse taxonomic groups. Fortunately, progress in computer vision has led to the development of powerful pre-trained models that can be effectively leveraged for a variety of tasks with minimal fine-tuning (Zhai et al. 2022).  </w:t>
      </w:r>
    </w:p>
    <w:p w14:paraId="0C2BD8EA" w14:textId="06F33A91" w:rsidR="00645972" w:rsidRDefault="00000000">
      <w:pPr>
        <w:pStyle w:val="Standard"/>
        <w:spacing w:line="360" w:lineRule="auto"/>
      </w:pPr>
      <w:r>
        <w:tab/>
        <w:t xml:space="preserve">In this work, I utilize two such pre-trained models: GroundingDINO (Liu et al. 2024) for object detection and a data efficient version of the Segment Anything Model (SAM) (Kirillov et al. 2022; Chen et al. 2024) for instance segmentation. To provide an accessible entry point for ecologists and evolutionary biologists, I have implemented this deep learning-powered pipeline as both a set of Python scripts and an R package called </w:t>
      </w:r>
      <w:del w:id="45" w:author="Boyko, James" w:date="2025-01-27T09:48:00Z" w16du:dateUtc="2025-01-27T14:48:00Z">
        <w:r w:rsidDel="00F35A88">
          <w:delText>SegColR</w:delText>
        </w:r>
      </w:del>
      <w:ins w:id="46" w:author="Boyko, James" w:date="2025-01-27T09:48:00Z" w16du:dateUtc="2025-01-27T14:48:00Z">
        <w:r w:rsidR="00F35A88">
          <w:t>SegmentR</w:t>
        </w:r>
      </w:ins>
      <w:r>
        <w:t xml:space="preserve">. The R framework gives users who are already familiar with the R programming language an easier integration with their existing workflows and analytical tools. Additionally, the Python scripts are available for those researchers who may prefer a more customizable, low-level approach to image processing and analysis. The base </w:t>
      </w:r>
      <w:del w:id="47" w:author="Boyko, James" w:date="2025-01-27T09:48:00Z" w16du:dateUtc="2025-01-27T14:48:00Z">
        <w:r w:rsidDel="00F35A88">
          <w:delText>SegColR</w:delText>
        </w:r>
      </w:del>
      <w:ins w:id="48" w:author="Boyko, James" w:date="2025-01-27T09:48:00Z" w16du:dateUtc="2025-01-27T14:48:00Z">
        <w:r w:rsidR="00F35A88">
          <w:t>SegmentR</w:t>
        </w:r>
      </w:ins>
      <w:r>
        <w:t xml:space="preserve"> package </w:t>
      </w:r>
      <w:r>
        <w:lastRenderedPageBreak/>
        <w:t>performs object detection and instance segmentation allowing for individual instances of focal taxa to be extracted from an image</w:t>
      </w:r>
      <w:ins w:id="49" w:author="Boyko, James" w:date="2025-01-29T15:56:00Z" w16du:dateUtc="2025-01-29T20:56:00Z">
        <w:r w:rsidR="005817C9">
          <w:t xml:space="preserve"> and utilized in downstream analyses</w:t>
        </w:r>
      </w:ins>
      <w:r>
        <w:t xml:space="preserve">. </w:t>
      </w:r>
      <w:del w:id="50" w:author="Boyko, James" w:date="2025-01-29T15:56:00Z" w16du:dateUtc="2025-01-29T20:56:00Z">
        <w:r w:rsidDel="006E1550">
          <w:delText xml:space="preserve">These individual instances then allow for the extraction of color pixel-by-pixel. I demonstrate the </w:delText>
        </w:r>
      </w:del>
      <w:del w:id="51" w:author="Boyko, James" w:date="2025-01-27T09:48:00Z" w16du:dateUtc="2025-01-27T14:48:00Z">
        <w:r w:rsidDel="00F35A88">
          <w:delText>SegColR</w:delText>
        </w:r>
      </w:del>
      <w:del w:id="52" w:author="Boyko, James" w:date="2025-01-29T15:56:00Z" w16du:dateUtc="2025-01-29T20:56:00Z">
        <w:r w:rsidDel="006E1550">
          <w:delText xml:space="preserve"> workflow for several examples, showing also how one would assess the quality of the segmentation and color extraction. Finally, I outline potential pitfalls researchers may experience when using this and other automatic object detection and segmentation software.</w:delText>
        </w:r>
      </w:del>
    </w:p>
    <w:p w14:paraId="092D324C" w14:textId="77777777" w:rsidR="00645972" w:rsidRDefault="00645972">
      <w:pPr>
        <w:pStyle w:val="Standard"/>
        <w:spacing w:line="360" w:lineRule="auto"/>
      </w:pPr>
    </w:p>
    <w:p w14:paraId="671C551A" w14:textId="65A93F59" w:rsidR="00645972" w:rsidRDefault="00ED3C65" w:rsidP="00ED3C65">
      <w:pPr>
        <w:pStyle w:val="Standard"/>
        <w:spacing w:line="360" w:lineRule="auto"/>
      </w:pPr>
      <w:r>
        <w:rPr>
          <w:b/>
          <w:bCs/>
        </w:rPr>
        <w:t>2. METHODS AND RESULTS</w:t>
      </w:r>
    </w:p>
    <w:p w14:paraId="44F9AE72" w14:textId="27F12CFB" w:rsidR="00645972" w:rsidRDefault="00760980">
      <w:pPr>
        <w:pStyle w:val="Standard"/>
        <w:spacing w:line="360" w:lineRule="auto"/>
      </w:pPr>
      <w:r>
        <w:rPr>
          <w:b/>
          <w:bCs/>
        </w:rPr>
        <w:t>2.1 Object detection and instance segmentation</w:t>
      </w:r>
    </w:p>
    <w:p w14:paraId="39A629C0" w14:textId="77777777" w:rsidR="00645972" w:rsidDel="00C74DA3" w:rsidRDefault="00000000">
      <w:pPr>
        <w:pStyle w:val="Standard"/>
        <w:spacing w:line="360" w:lineRule="auto"/>
        <w:rPr>
          <w:del w:id="53" w:author="Boyko, James" w:date="2025-01-29T16:04:00Z" w16du:dateUtc="2025-01-29T21:04:00Z"/>
        </w:rPr>
      </w:pPr>
      <w:r>
        <w:t>Object detection and instance segmentation are fundamental tasks in computer vision (Chollet 2021). The goal of object detection is to draw bounding boxes around particular objects of interest and associate the bounding box with a particular class for a given image. However, most object detection algorithms are limited to a pre-determined set of classes. This is problematic for biological datasets as existing pre-trained models are unlikely to have been trained on all taxonomic groups of interest and adding new classes would require collecting and labeling new data in order to retrain the model. Attempts to address this challenge have focused on combining visual and textual modalities, with Grounding DINO successfully generalizing object detection (Liu et al. 2024). Grounding DINO is a transformed-based architecture that fuses language and vision modalities by linking the closed-set detector, DINO (Zhang et al. 2022), with grounded language-based pre-training (e.g., GLIP; Li et al. 2022). The effect of this design is that Grounding DINO is able to detect arbitrary objects based on diverse text prompts. This model has been extended in several ways, including combining it with the instance segmentation model, SegmentAnything (SAM; Kirillov et al. 2022). SAM, is an image segmentation model trained on the largest segmentation dataset with over 1 billion masks and 11 million images. This allows it to achieve consistently high performance on zero-shot segmentation tasks even when compared to fully supervised models (Kirillov et al. 2022). The combination of Grounding DINO and SAM is called GroundedSAM (Ren. et al 2024) and it uses the bounding box output of Grounding DINO as the input of SAM for high quality instance segmentation. This approach can be further refined by using recently developed efficient versions of SAM such as SlimSAM, which achieve high accuracy while using far less training data (Chen et al. 2024). SlimSAM result in a model a fraction of the size of the original SAM (1.4% of the original parameters) and is ideally suited for biological research as the workflow can be run on moderately powerful personal computers.</w:t>
      </w:r>
    </w:p>
    <w:p w14:paraId="369C7887" w14:textId="77777777" w:rsidR="00645972" w:rsidRDefault="00645972">
      <w:pPr>
        <w:pStyle w:val="Standard"/>
        <w:spacing w:line="360" w:lineRule="auto"/>
      </w:pPr>
    </w:p>
    <w:p w14:paraId="2BC89B5A" w14:textId="25D83E85" w:rsidR="00645972" w:rsidDel="00E307B3" w:rsidRDefault="00ED3C65">
      <w:pPr>
        <w:pStyle w:val="Standard"/>
        <w:spacing w:line="360" w:lineRule="auto"/>
        <w:rPr>
          <w:del w:id="54" w:author="Boyko, James" w:date="2025-01-28T13:13:00Z" w16du:dateUtc="2025-01-28T18:13:00Z"/>
        </w:rPr>
      </w:pPr>
      <w:del w:id="55" w:author="Boyko, James" w:date="2025-01-28T13:13:00Z" w16du:dateUtc="2025-01-28T18:13:00Z">
        <w:r w:rsidDel="00E307B3">
          <w:rPr>
            <w:b/>
            <w:bCs/>
          </w:rPr>
          <w:delText>2.2 Color extraction</w:delText>
        </w:r>
      </w:del>
    </w:p>
    <w:p w14:paraId="49FC8A09" w14:textId="198AED56" w:rsidR="00645972" w:rsidDel="00E307B3" w:rsidRDefault="00000000">
      <w:pPr>
        <w:pStyle w:val="Standard"/>
        <w:spacing w:line="360" w:lineRule="auto"/>
        <w:rPr>
          <w:del w:id="56" w:author="Boyko, James" w:date="2025-01-28T13:13:00Z" w16du:dateUtc="2025-01-28T18:13:00Z"/>
        </w:rPr>
      </w:pPr>
      <w:del w:id="57" w:author="Boyko, James" w:date="2025-01-28T13:13:00Z" w16du:dateUtc="2025-01-28T18:13:00Z">
        <w:r w:rsidDel="00E307B3">
          <w:delText xml:space="preserve">The process of object detection and instance segmentation results in a set of masks for each instance of a particular class. Masks are logical matrices that represent the pixels within an image that correspond to a detected object. Each mask also has a confidence score indicating the model’s certainty about the presence and classification of the detected object. When multiple detections are present for a single class, </w:delText>
        </w:r>
      </w:del>
      <w:del w:id="58" w:author="Boyko, James" w:date="2025-01-27T09:48:00Z" w16du:dateUtc="2025-01-27T14:48:00Z">
        <w:r w:rsidDel="00F35A88">
          <w:delText>SegColR</w:delText>
        </w:r>
      </w:del>
      <w:del w:id="59" w:author="Boyko, James" w:date="2025-01-28T13:13:00Z" w16du:dateUtc="2025-01-28T18:13:00Z">
        <w:r w:rsidDel="00E307B3">
          <w:delText xml:space="preserve"> combines the masks that meet or exceed a user-specified score threshold. This is a quality control step that users are free to adjust based on the particular needs of their project. On one hand, higher confidence thresholds will be more conservative, but result in the inclusion of only the most reliable object detections. On the other hand, low confidence thresholds will include more detections, but there is a greater chance of inaccurate object detections.</w:delText>
        </w:r>
      </w:del>
    </w:p>
    <w:p w14:paraId="784859E7" w14:textId="7A9E37C0" w:rsidR="00645972" w:rsidDel="00E307B3" w:rsidRDefault="00000000">
      <w:pPr>
        <w:pStyle w:val="Standard"/>
        <w:spacing w:line="360" w:lineRule="auto"/>
        <w:ind w:firstLine="709"/>
        <w:rPr>
          <w:del w:id="60" w:author="Boyko, James" w:date="2025-01-28T13:13:00Z" w16du:dateUtc="2025-01-28T18:13:00Z"/>
        </w:rPr>
      </w:pPr>
      <w:del w:id="61" w:author="Boyko, James" w:date="2025-01-28T13:13:00Z" w16du:dateUtc="2025-01-28T18:13:00Z">
        <w:r w:rsidDel="00E307B3">
          <w:delText xml:space="preserve">Once the final mask for an object is obtained, </w:delText>
        </w:r>
      </w:del>
      <w:del w:id="62" w:author="Boyko, James" w:date="2025-01-27T09:48:00Z" w16du:dateUtc="2025-01-27T14:48:00Z">
        <w:r w:rsidDel="00F35A88">
          <w:delText>SegColR</w:delText>
        </w:r>
      </w:del>
      <w:del w:id="63" w:author="Boyko, James" w:date="2025-01-28T13:13:00Z" w16du:dateUtc="2025-01-28T18:13:00Z">
        <w:r w:rsidDel="00E307B3">
          <w:delText xml:space="preserve"> extracts basic color information from the pixels in the original image. This is accomplished by converting the pixel values from the RGB color space to the Lab color space (CIE, 1976) and by default applying a k-means clustering algorithm (MacQueen 1967) to identify the dominant colors within the region of interest. If desired, it is possible to avoid k-means clustering by specifying a set of dominant colors which are then used to cluster each pixel based on the minimum euclidean distance between the pixel color and dominant colors within the Lab color space. The resulting dominant colors are characterized by their Lab coordinates and hexadecimal codes. Additional summary statistics, such as the mean and median color, are also calculated by default. More detailed color analysis is left to the user with other R packages providing more in-depth tool-kits once segmentation has been completed (e.g., Van Belleghem et al., 2018; Maia et al., 2019; van den Berg et al., 2020; Weller et al. 2024).</w:delText>
        </w:r>
      </w:del>
    </w:p>
    <w:p w14:paraId="6755E62C" w14:textId="77777777" w:rsidR="00645972" w:rsidDel="008A74FC" w:rsidRDefault="00645972" w:rsidP="00446C4A">
      <w:pPr>
        <w:pStyle w:val="Standard"/>
        <w:spacing w:line="360" w:lineRule="auto"/>
        <w:rPr>
          <w:del w:id="64" w:author="Boyko, James" w:date="2025-01-28T15:08:00Z" w16du:dateUtc="2025-01-28T20:08:00Z"/>
        </w:rPr>
      </w:pPr>
    </w:p>
    <w:p w14:paraId="5D864A74" w14:textId="77777777" w:rsidR="00ED3C65" w:rsidDel="008A74FC" w:rsidRDefault="00ED3C65">
      <w:pPr>
        <w:pStyle w:val="Standard"/>
        <w:spacing w:line="360" w:lineRule="auto"/>
        <w:rPr>
          <w:del w:id="65" w:author="Boyko, James" w:date="2025-01-28T15:08:00Z" w16du:dateUtc="2025-01-28T20:08:00Z"/>
          <w:b/>
          <w:bCs/>
        </w:rPr>
      </w:pPr>
    </w:p>
    <w:p w14:paraId="3DF8D5B7" w14:textId="77777777" w:rsidR="00ED3C65" w:rsidRDefault="00ED3C65">
      <w:pPr>
        <w:pStyle w:val="Standard"/>
        <w:spacing w:line="360" w:lineRule="auto"/>
        <w:rPr>
          <w:b/>
          <w:bCs/>
        </w:rPr>
      </w:pPr>
    </w:p>
    <w:p w14:paraId="656C0A03" w14:textId="09E9E7C1" w:rsidR="00645972" w:rsidRDefault="00ED3C65">
      <w:pPr>
        <w:pStyle w:val="Standard"/>
        <w:spacing w:line="360" w:lineRule="auto"/>
        <w:rPr>
          <w:ins w:id="66" w:author="Boyko, James" w:date="2025-01-27T09:33:00Z" w16du:dateUtc="2025-01-27T14:33:00Z"/>
          <w:b/>
          <w:bCs/>
        </w:rPr>
      </w:pPr>
      <w:r>
        <w:rPr>
          <w:b/>
          <w:bCs/>
        </w:rPr>
        <w:t>2.</w:t>
      </w:r>
      <w:del w:id="67" w:author="Boyko, James" w:date="2025-01-28T13:14:00Z" w16du:dateUtc="2025-01-28T18:14:00Z">
        <w:r w:rsidDel="00E307B3">
          <w:rPr>
            <w:b/>
            <w:bCs/>
          </w:rPr>
          <w:delText xml:space="preserve">3 </w:delText>
        </w:r>
      </w:del>
      <w:ins w:id="68" w:author="Boyko, James" w:date="2025-01-28T13:14:00Z" w16du:dateUtc="2025-01-28T18:14:00Z">
        <w:r w:rsidR="00E307B3">
          <w:rPr>
            <w:b/>
            <w:bCs/>
          </w:rPr>
          <w:t xml:space="preserve">2 </w:t>
        </w:r>
      </w:ins>
      <w:del w:id="69" w:author="Boyko, James" w:date="2025-01-27T09:48:00Z" w16du:dateUtc="2025-01-27T14:48:00Z">
        <w:r w:rsidDel="00F35A88">
          <w:rPr>
            <w:b/>
            <w:bCs/>
          </w:rPr>
          <w:delText>SegColR</w:delText>
        </w:r>
      </w:del>
      <w:ins w:id="70" w:author="Boyko, James" w:date="2025-01-27T09:48:00Z" w16du:dateUtc="2025-01-27T14:48:00Z">
        <w:r w:rsidR="00F35A88">
          <w:rPr>
            <w:b/>
            <w:bCs/>
          </w:rPr>
          <w:t>SegmentR</w:t>
        </w:r>
      </w:ins>
      <w:r>
        <w:rPr>
          <w:b/>
          <w:bCs/>
        </w:rPr>
        <w:t xml:space="preserve"> features and examples</w:t>
      </w:r>
    </w:p>
    <w:p w14:paraId="37B29A8A" w14:textId="045D89FB" w:rsidR="00832886" w:rsidRDefault="00832886">
      <w:pPr>
        <w:pStyle w:val="Standard"/>
        <w:spacing w:line="360" w:lineRule="auto"/>
        <w:rPr>
          <w:ins w:id="71" w:author="Boyko, James" w:date="2025-01-27T09:34:00Z" w16du:dateUtc="2025-01-27T14:34:00Z"/>
          <w:i/>
          <w:iCs/>
        </w:rPr>
      </w:pPr>
      <w:ins w:id="72" w:author="Boyko, James" w:date="2025-01-27T09:33:00Z" w16du:dateUtc="2025-01-27T14:33:00Z">
        <w:r>
          <w:rPr>
            <w:i/>
            <w:iCs/>
          </w:rPr>
          <w:t>2.</w:t>
        </w:r>
      </w:ins>
      <w:ins w:id="73" w:author="Boyko, James" w:date="2025-01-28T13:14:00Z" w16du:dateUtc="2025-01-28T18:14:00Z">
        <w:r w:rsidR="00E307B3">
          <w:rPr>
            <w:i/>
            <w:iCs/>
          </w:rPr>
          <w:t>2</w:t>
        </w:r>
      </w:ins>
      <w:ins w:id="74" w:author="Boyko, James" w:date="2025-01-27T09:33:00Z" w16du:dateUtc="2025-01-27T14:33:00Z">
        <w:r>
          <w:rPr>
            <w:i/>
            <w:iCs/>
          </w:rPr>
          <w:t xml:space="preserve">.1 </w:t>
        </w:r>
      </w:ins>
      <w:ins w:id="75" w:author="Boyko, James" w:date="2025-01-27T09:48:00Z" w16du:dateUtc="2025-01-27T14:48:00Z">
        <w:r w:rsidR="00F35A88">
          <w:rPr>
            <w:i/>
            <w:iCs/>
          </w:rPr>
          <w:t>SegmentR</w:t>
        </w:r>
      </w:ins>
      <w:ins w:id="76" w:author="Boyko, James" w:date="2025-01-27T09:34:00Z" w16du:dateUtc="2025-01-27T14:34:00Z">
        <w:r>
          <w:rPr>
            <w:i/>
            <w:iCs/>
          </w:rPr>
          <w:t xml:space="preserve"> installation</w:t>
        </w:r>
      </w:ins>
    </w:p>
    <w:p w14:paraId="7494C333" w14:textId="45B554D5" w:rsidR="00D7129C" w:rsidRPr="00832886" w:rsidRDefault="00F35A88">
      <w:pPr>
        <w:pStyle w:val="Standard"/>
        <w:spacing w:line="360" w:lineRule="auto"/>
      </w:pPr>
      <w:ins w:id="77" w:author="Boyko, James" w:date="2025-01-27T09:48:00Z" w16du:dateUtc="2025-01-27T14:48:00Z">
        <w:r>
          <w:t>SegmentR</w:t>
        </w:r>
      </w:ins>
      <w:ins w:id="78" w:author="Boyko, James" w:date="2025-01-27T09:46:00Z" w16du:dateUtc="2025-01-27T14:46:00Z">
        <w:r>
          <w:t xml:space="preserve"> is based on a python implementation of pre-trained deep learning models. As such users must have python3 installed on their computers to use </w:t>
        </w:r>
      </w:ins>
      <w:ins w:id="79" w:author="Boyko, James" w:date="2025-01-27T09:48:00Z" w16du:dateUtc="2025-01-27T14:48:00Z">
        <w:r>
          <w:t>SegmentR</w:t>
        </w:r>
      </w:ins>
      <w:ins w:id="80" w:author="Boyko, James" w:date="2025-01-27T09:46:00Z" w16du:dateUtc="2025-01-27T14:46:00Z">
        <w:r>
          <w:t>. Furthermore, t</w:t>
        </w:r>
      </w:ins>
      <w:ins w:id="81" w:author="Boyko, James" w:date="2025-01-27T09:34:00Z" w16du:dateUtc="2025-01-27T14:34:00Z">
        <w:r w:rsidR="00832886">
          <w:t xml:space="preserve">o install </w:t>
        </w:r>
      </w:ins>
      <w:ins w:id="82" w:author="Boyko, James" w:date="2025-01-27T09:48:00Z" w16du:dateUtc="2025-01-27T14:48:00Z">
        <w:r>
          <w:t>SegmentR</w:t>
        </w:r>
      </w:ins>
      <w:ins w:id="83" w:author="Boyko, James" w:date="2025-01-27T09:45:00Z" w16du:dateUtc="2025-01-27T14:45:00Z">
        <w:r>
          <w:t xml:space="preserve"> one must have the conda package and environment manager. Thus, </w:t>
        </w:r>
      </w:ins>
      <w:ins w:id="84" w:author="Boyko, James" w:date="2025-01-27T09:47:00Z" w16du:dateUtc="2025-01-27T14:47:00Z">
        <w:r>
          <w:t xml:space="preserve">once python is installed, the user </w:t>
        </w:r>
        <w:r>
          <w:lastRenderedPageBreak/>
          <w:t xml:space="preserve">should </w:t>
        </w:r>
      </w:ins>
      <w:ins w:id="85" w:author="Boyko, James" w:date="2025-01-27T09:45:00Z" w16du:dateUtc="2025-01-27T14:45:00Z">
        <w:r>
          <w:t xml:space="preserve">install </w:t>
        </w:r>
      </w:ins>
      <w:ins w:id="86" w:author="Boyko, James" w:date="2025-01-27T09:46:00Z" w16du:dateUtc="2025-01-27T14:46:00Z">
        <w:r>
          <w:t>either Anaconda3 or Miniconda.</w:t>
        </w:r>
      </w:ins>
      <w:ins w:id="87" w:author="Boyko, James" w:date="2025-01-27T09:47:00Z" w16du:dateUtc="2025-01-27T14:47:00Z">
        <w:r>
          <w:t xml:space="preserve"> </w:t>
        </w:r>
      </w:ins>
      <w:ins w:id="88" w:author="Boyko, James" w:date="2025-01-27T09:59:00Z" w16du:dateUtc="2025-01-27T14:59:00Z">
        <w:r w:rsidR="00A300E2">
          <w:t xml:space="preserve">Note that </w:t>
        </w:r>
      </w:ins>
      <w:ins w:id="89" w:author="Boyko, James" w:date="2025-01-27T09:47:00Z" w16du:dateUtc="2025-01-27T14:47:00Z">
        <w:r>
          <w:t xml:space="preserve">Miniconda has been reported to work </w:t>
        </w:r>
      </w:ins>
      <w:ins w:id="90" w:author="Boyko, James" w:date="2025-01-27T10:00:00Z" w16du:dateUtc="2025-01-27T15:00:00Z">
        <w:r w:rsidR="00A300E2">
          <w:t>when Anaconda did not</w:t>
        </w:r>
      </w:ins>
      <w:ins w:id="91" w:author="Boyko, James" w:date="2025-01-27T09:49:00Z" w16du:dateUtc="2025-01-27T14:49:00Z">
        <w:r w:rsidR="00C17C9D">
          <w:t xml:space="preserve">. Once these </w:t>
        </w:r>
      </w:ins>
      <w:ins w:id="92" w:author="Boyko, James" w:date="2025-01-27T09:53:00Z" w16du:dateUtc="2025-01-27T14:53:00Z">
        <w:r w:rsidR="009A319D">
          <w:t>prerequisites</w:t>
        </w:r>
      </w:ins>
      <w:ins w:id="93" w:author="Boyko, James" w:date="2025-01-27T09:50:00Z" w16du:dateUtc="2025-01-27T14:50:00Z">
        <w:r w:rsidR="00C17C9D">
          <w:t xml:space="preserve"> are installed, SegmentR can be installed from github with the use of devtools </w:t>
        </w:r>
      </w:ins>
      <w:r w:rsidR="009A319D">
        <w:fldChar w:fldCharType="begin"/>
      </w:r>
      <w:r w:rsidR="009A319D">
        <w:instrText xml:space="preserve"> ADDIN ZOTERO_ITEM CSL_CITATION {"citationID":"WVQKTAHE","properties":{"formattedCitation":"(Wickham et al. 2022)","plainCitation":"(Wickham et al. 2022)","noteIndex":0},"citationItems":[{"id":1216,"uris":["http://zotero.org/users/local/TCNekpWa/items/USWY6868"],"itemData":{"id":1216,"type":"article-journal","container-title":"R Package, Version","issue":"4","title":"Package ‘devtools’","volume":"2","author":[{"family":"Wickham","given":"Hadley"},{"family":"Hester","given":"Jim"},{"family":"Chang","given":"Winston"},{"family":"Hester","given":"Maintainer Jim"}],"issued":{"date-parts":[["2022"]]}}}],"schema":"https://github.com/citation-style-language/schema/raw/master/csl-citation.json"} </w:instrText>
      </w:r>
      <w:r w:rsidR="009A319D">
        <w:fldChar w:fldCharType="separate"/>
      </w:r>
      <w:r w:rsidR="009A319D">
        <w:rPr>
          <w:noProof/>
        </w:rPr>
        <w:t>(Wickham et al. 2022)</w:t>
      </w:r>
      <w:r w:rsidR="009A319D">
        <w:fldChar w:fldCharType="end"/>
      </w:r>
      <w:ins w:id="94" w:author="Boyko, James" w:date="2025-01-27T09:52:00Z" w16du:dateUtc="2025-01-27T14:52:00Z">
        <w:r w:rsidR="009A319D">
          <w:t xml:space="preserve"> and the command install_github(</w:t>
        </w:r>
      </w:ins>
      <w:ins w:id="95" w:author="Boyko, James" w:date="2025-01-27T09:53:00Z" w16du:dateUtc="2025-01-27T14:53:00Z">
        <w:r w:rsidR="009A319D">
          <w:t>“</w:t>
        </w:r>
        <w:r w:rsidR="009A319D" w:rsidRPr="009A319D">
          <w:t>jboyko/SegmentR</w:t>
        </w:r>
        <w:r w:rsidR="009A319D">
          <w:t>”</w:t>
        </w:r>
      </w:ins>
      <w:ins w:id="96" w:author="Boyko, James" w:date="2025-01-27T09:52:00Z" w16du:dateUtc="2025-01-27T14:52:00Z">
        <w:r w:rsidR="009A319D">
          <w:t>)</w:t>
        </w:r>
      </w:ins>
      <w:ins w:id="97" w:author="Boyko, James" w:date="2025-01-27T09:50:00Z" w16du:dateUtc="2025-01-27T14:50:00Z">
        <w:r w:rsidR="00C17C9D">
          <w:t xml:space="preserve">. </w:t>
        </w:r>
      </w:ins>
      <w:ins w:id="98" w:author="Boyko, James" w:date="2025-01-27T09:53:00Z" w16du:dateUtc="2025-01-27T14:53:00Z">
        <w:r w:rsidR="009A319D">
          <w:t xml:space="preserve">Once the package has been installed, the function setup_conda_environment() can be </w:t>
        </w:r>
      </w:ins>
      <w:ins w:id="99" w:author="Boyko, James" w:date="2025-01-27T09:54:00Z" w16du:dateUtc="2025-01-27T14:54:00Z">
        <w:r w:rsidR="009A319D">
          <w:t xml:space="preserve">used </w:t>
        </w:r>
        <w:r w:rsidR="002B0E9C">
          <w:t xml:space="preserve">to install the necessary python </w:t>
        </w:r>
      </w:ins>
      <w:ins w:id="100" w:author="Boyko, James" w:date="2025-01-27T09:55:00Z" w16du:dateUtc="2025-01-27T14:55:00Z">
        <w:r w:rsidR="002B0E9C">
          <w:t xml:space="preserve">dependencies. </w:t>
        </w:r>
      </w:ins>
      <w:ins w:id="101" w:author="Boyko, James" w:date="2025-01-27T09:56:00Z" w16du:dateUtc="2025-01-27T14:56:00Z">
        <w:r w:rsidR="002B0E9C" w:rsidRPr="002B0E9C">
          <w:t>setup_conda_environment which will install all the necessary libraries with either exact version numbers known to work with SegmentR (env_type= “specific”) or with the minimum constraints on the required libraries (env_type= “general”). I recommend using env_type= “general” in most cases, noting that it takes longer to setup the environment than env_type= “specific” because library versions must be solved to ensure compatibility.</w:t>
        </w:r>
      </w:ins>
      <w:ins w:id="102" w:author="Boyko, James" w:date="2025-01-27T11:25:00Z" w16du:dateUtc="2025-01-27T16:25:00Z">
        <w:r w:rsidR="000045E3">
          <w:t xml:space="preserve"> </w:t>
        </w:r>
      </w:ins>
      <w:ins w:id="103" w:author="Boyko, James" w:date="2025-01-27T11:27:00Z" w16du:dateUtc="2025-01-27T16:27:00Z">
        <w:r w:rsidR="000045E3">
          <w:t xml:space="preserve">During the conda environment setup, a </w:t>
        </w:r>
      </w:ins>
      <w:ins w:id="104" w:author="Boyko, James" w:date="2025-01-27T11:25:00Z" w16du:dateUtc="2025-01-27T16:25:00Z">
        <w:r w:rsidR="000045E3">
          <w:t xml:space="preserve">warning message may appear if the user does not have the rust programming language </w:t>
        </w:r>
      </w:ins>
      <w:ins w:id="105" w:author="Boyko, James" w:date="2025-01-27T11:27:00Z" w16du:dateUtc="2025-01-27T16:27:00Z">
        <w:r w:rsidR="000045E3">
          <w:t>installed</w:t>
        </w:r>
      </w:ins>
      <w:ins w:id="106" w:author="Boyko, James" w:date="2025-01-27T11:25:00Z" w16du:dateUtc="2025-01-27T16:25:00Z">
        <w:r w:rsidR="000045E3">
          <w:t xml:space="preserve"> on </w:t>
        </w:r>
      </w:ins>
      <w:ins w:id="107" w:author="Boyko, James" w:date="2025-01-27T11:26:00Z" w16du:dateUtc="2025-01-27T16:26:00Z">
        <w:r w:rsidR="000045E3">
          <w:t xml:space="preserve">their computer. </w:t>
        </w:r>
      </w:ins>
      <w:ins w:id="108" w:author="Boyko, James" w:date="2025-01-27T11:27:00Z" w16du:dateUtc="2025-01-27T16:27:00Z">
        <w:r w:rsidR="000045E3">
          <w:t>This is related to the transformers library</w:t>
        </w:r>
      </w:ins>
      <w:ins w:id="109" w:author="Boyko, James" w:date="2025-01-27T11:28:00Z" w16du:dateUtc="2025-01-27T16:28:00Z">
        <w:r w:rsidR="000045E3">
          <w:t xml:space="preserve">, but can be safely ignored as the functions being used from transformers for SegmentR do not require rust. </w:t>
        </w:r>
      </w:ins>
    </w:p>
    <w:p w14:paraId="7CC901BC" w14:textId="6C4DE411" w:rsidR="00645972" w:rsidRDefault="00ED3C65">
      <w:pPr>
        <w:pStyle w:val="Standard"/>
        <w:spacing w:line="360" w:lineRule="auto"/>
        <w:rPr>
          <w:i/>
          <w:iCs/>
        </w:rPr>
      </w:pPr>
      <w:r>
        <w:rPr>
          <w:i/>
          <w:iCs/>
        </w:rPr>
        <w:t>2.</w:t>
      </w:r>
      <w:del w:id="110" w:author="Boyko, James" w:date="2025-01-28T13:14:00Z" w16du:dateUtc="2025-01-28T18:14:00Z">
        <w:r w:rsidDel="00E307B3">
          <w:rPr>
            <w:i/>
            <w:iCs/>
          </w:rPr>
          <w:delText>3</w:delText>
        </w:r>
      </w:del>
      <w:ins w:id="111" w:author="Boyko, James" w:date="2025-01-28T13:14:00Z" w16du:dateUtc="2025-01-28T18:14:00Z">
        <w:r w:rsidR="00E307B3">
          <w:rPr>
            <w:i/>
            <w:iCs/>
          </w:rPr>
          <w:t>2</w:t>
        </w:r>
      </w:ins>
      <w:r>
        <w:rPr>
          <w:i/>
          <w:iCs/>
        </w:rPr>
        <w:t>.</w:t>
      </w:r>
      <w:del w:id="112" w:author="Boyko, James" w:date="2025-01-27T09:34:00Z" w16du:dateUtc="2025-01-27T14:34:00Z">
        <w:r w:rsidDel="00832886">
          <w:rPr>
            <w:i/>
            <w:iCs/>
          </w:rPr>
          <w:delText xml:space="preserve">1 </w:delText>
        </w:r>
      </w:del>
      <w:ins w:id="113" w:author="Boyko, James" w:date="2025-01-27T09:34:00Z" w16du:dateUtc="2025-01-27T14:34:00Z">
        <w:r w:rsidR="00832886">
          <w:rPr>
            <w:i/>
            <w:iCs/>
          </w:rPr>
          <w:t xml:space="preserve">2 </w:t>
        </w:r>
      </w:ins>
      <w:r>
        <w:rPr>
          <w:i/>
          <w:iCs/>
        </w:rPr>
        <w:t xml:space="preserve">Description of the </w:t>
      </w:r>
      <w:del w:id="114" w:author="Boyko, James" w:date="2025-01-27T09:48:00Z" w16du:dateUtc="2025-01-27T14:48:00Z">
        <w:r w:rsidDel="00F35A88">
          <w:rPr>
            <w:i/>
            <w:iCs/>
          </w:rPr>
          <w:delText>SegColR</w:delText>
        </w:r>
      </w:del>
      <w:ins w:id="115" w:author="Boyko, James" w:date="2025-01-27T09:48:00Z" w16du:dateUtc="2025-01-27T14:48:00Z">
        <w:r w:rsidR="00F35A88">
          <w:rPr>
            <w:i/>
            <w:iCs/>
          </w:rPr>
          <w:t>SegmentR</w:t>
        </w:r>
      </w:ins>
      <w:r>
        <w:rPr>
          <w:i/>
          <w:iCs/>
        </w:rPr>
        <w:t xml:space="preserve"> pipeline</w:t>
      </w:r>
    </w:p>
    <w:p w14:paraId="465471AC" w14:textId="482E5436" w:rsidR="00645972" w:rsidRDefault="00000000">
      <w:pPr>
        <w:pStyle w:val="Standard"/>
        <w:spacing w:line="360" w:lineRule="auto"/>
      </w:pPr>
      <w:r>
        <w:t xml:space="preserve">Using </w:t>
      </w:r>
      <w:del w:id="116" w:author="Boyko, James" w:date="2025-01-27T09:48:00Z" w16du:dateUtc="2025-01-27T14:48:00Z">
        <w:r w:rsidDel="00F35A88">
          <w:delText>SegColR</w:delText>
        </w:r>
      </w:del>
      <w:ins w:id="117" w:author="Boyko, James" w:date="2025-01-27T09:48:00Z" w16du:dateUtc="2025-01-27T14:48:00Z">
        <w:r w:rsidR="00F35A88">
          <w:t>SegmentR</w:t>
        </w:r>
      </w:ins>
      <w:r>
        <w:t xml:space="preserve"> requires a user to input an image (specified by the path to the image) and a set of labels. The primary function of </w:t>
      </w:r>
      <w:del w:id="118" w:author="Boyko, James" w:date="2025-01-27T09:48:00Z" w16du:dateUtc="2025-01-27T14:48:00Z">
        <w:r w:rsidDel="00F35A88">
          <w:delText>SegColR</w:delText>
        </w:r>
      </w:del>
      <w:ins w:id="119" w:author="Boyko, James" w:date="2025-01-27T09:48:00Z" w16du:dateUtc="2025-01-27T14:48:00Z">
        <w:r w:rsidR="00F35A88">
          <w:t>SegmentR</w:t>
        </w:r>
      </w:ins>
      <w:r>
        <w:t xml:space="preserve">, </w:t>
      </w:r>
      <w:ins w:id="120" w:author="Boyko, James" w:date="2025-01-29T15:57:00Z" w16du:dateUtc="2025-01-29T20:57:00Z">
        <w:r w:rsidR="00362C12" w:rsidRPr="00362C12">
          <w:t>run_grounded_segmentation</w:t>
        </w:r>
      </w:ins>
      <w:ins w:id="121" w:author="Boyko, James" w:date="2025-01-29T16:06:00Z" w16du:dateUtc="2025-01-29T21:06:00Z">
        <w:r w:rsidR="002E3418">
          <w:t xml:space="preserve"> </w:t>
        </w:r>
      </w:ins>
      <w:del w:id="122" w:author="Boyko, James" w:date="2025-01-29T15:57:00Z" w16du:dateUtc="2025-01-29T20:57:00Z">
        <w:r w:rsidDel="00362C12">
          <w:delText xml:space="preserve">grounded_segmentation_cli </w:delText>
        </w:r>
      </w:del>
      <w:r>
        <w:t xml:space="preserve">(Table 1), then preforms grounded segmentation based on the input image and labels. </w:t>
      </w:r>
      <w:ins w:id="123" w:author="Boyko, James" w:date="2025-01-29T15:58:00Z" w16du:dateUtc="2025-01-29T20:58:00Z">
        <w:r w:rsidR="00362C12">
          <w:t>This function will also accept a path to a particular dire</w:t>
        </w:r>
      </w:ins>
      <w:ins w:id="124" w:author="Boyko, James" w:date="2025-01-29T15:59:00Z" w16du:dateUtc="2025-01-29T20:59:00Z">
        <w:r w:rsidR="00362C12">
          <w:t xml:space="preserve">ctory as input. </w:t>
        </w:r>
      </w:ins>
      <w:ins w:id="125" w:author="Boyko, James" w:date="2025-01-29T16:02:00Z" w16du:dateUtc="2025-01-29T21:02:00Z">
        <w:r w:rsidR="00362C12" w:rsidRPr="00362C12">
          <w:t xml:space="preserve">When provided with a directory path, SegmentR automatically processes all PNG and JPEG images within that location as a batch. Users can specify additional image formats using the </w:t>
        </w:r>
        <w:r w:rsidR="00362C12">
          <w:t>“</w:t>
        </w:r>
        <w:r w:rsidR="00362C12" w:rsidRPr="00362C12">
          <w:t>pattern</w:t>
        </w:r>
        <w:r w:rsidR="00362C12">
          <w:t>”</w:t>
        </w:r>
        <w:r w:rsidR="00362C12" w:rsidRPr="00362C12">
          <w:t xml:space="preserve"> argument (see Table 1). The package implements segmentation through a custom command-line interface (CLI) that communicates with a Python backend, offering significant performance advantages over traditional R-Python integrations. This choice </w:t>
        </w:r>
        <w:r w:rsidR="00362C12">
          <w:t xml:space="preserve">is made because of </w:t>
        </w:r>
        <w:r w:rsidR="00362C12" w:rsidRPr="00362C12">
          <w:t>the processing limitations of packages like reticulate, enabling parallel execution of object detection and segmentation tasks for improved efficiency.</w:t>
        </w:r>
        <w:r w:rsidR="00362C12">
          <w:t xml:space="preserve"> </w:t>
        </w:r>
      </w:ins>
      <w:del w:id="126" w:author="Boyko, James" w:date="2025-01-29T16:00:00Z" w16du:dateUtc="2025-01-29T21:00:00Z">
        <w:r w:rsidDel="00362C12">
          <w:delText>This function</w:delText>
        </w:r>
      </w:del>
      <w:del w:id="127" w:author="Boyko, James" w:date="2025-01-29T16:02:00Z" w16du:dateUtc="2025-01-29T21:02:00Z">
        <w:r w:rsidDel="00362C12">
          <w:delText xml:space="preserve"> creat</w:delText>
        </w:r>
      </w:del>
      <w:del w:id="128" w:author="Boyko, James" w:date="2025-01-29T16:00:00Z" w16du:dateUtc="2025-01-29T21:00:00Z">
        <w:r w:rsidDel="00362C12">
          <w:delText>es</w:delText>
        </w:r>
      </w:del>
      <w:del w:id="129" w:author="Boyko, James" w:date="2025-01-29T16:02:00Z" w16du:dateUtc="2025-01-29T21:02:00Z">
        <w:r w:rsidDel="00362C12">
          <w:delText xml:space="preserve"> a custom command-line interface (CLI) tool which interacts with a Python back-end. </w:delText>
        </w:r>
      </w:del>
      <w:r>
        <w:t xml:space="preserve">The Python back-end then uses the transformers library, which is itself an API to download and train pre-trained models, to call the segmenter and detector models (Wolf et al. 2020). Note that once the desired models are downloaded and necessary libraries installed, the </w:t>
      </w:r>
      <w:del w:id="130" w:author="Boyko, James" w:date="2025-01-27T09:48:00Z" w16du:dateUtc="2025-01-27T14:48:00Z">
        <w:r w:rsidDel="00F35A88">
          <w:delText>SegColR</w:delText>
        </w:r>
      </w:del>
      <w:ins w:id="131" w:author="Boyko, James" w:date="2025-01-27T09:48:00Z" w16du:dateUtc="2025-01-27T14:48:00Z">
        <w:r w:rsidR="00F35A88">
          <w:t>SegmentR</w:t>
        </w:r>
      </w:ins>
      <w:r>
        <w:t xml:space="preserve"> software can be used entirely offline. Results are saved as a JSON file which can then be read into R using the function load_segmentation_results. Once the grounded segmentation is complete and the results are loaded into R, the segmentation can be plotted using plot_seg_results and </w:t>
      </w:r>
      <w:del w:id="132" w:author="Boyko, James" w:date="2025-01-28T13:09:00Z" w16du:dateUtc="2025-01-28T18:09:00Z">
        <w:r w:rsidDel="00172E64">
          <w:delText>a preliminary color</w:delText>
        </w:r>
      </w:del>
      <w:ins w:id="133" w:author="Boyko, James" w:date="2025-01-28T13:09:00Z" w16du:dateUtc="2025-01-28T18:09:00Z">
        <w:r w:rsidR="00172E64">
          <w:t>subsequent</w:t>
        </w:r>
      </w:ins>
      <w:r>
        <w:t xml:space="preserve"> analysis can be conducted </w:t>
      </w:r>
      <w:del w:id="134" w:author="Boyko, James" w:date="2025-01-28T13:09:00Z" w16du:dateUtc="2025-01-28T18:09:00Z">
        <w:r w:rsidDel="00172E64">
          <w:delText xml:space="preserve">using </w:delText>
        </w:r>
      </w:del>
      <w:ins w:id="135" w:author="Boyko, James" w:date="2025-01-28T13:09:00Z" w16du:dateUtc="2025-01-28T18:09:00Z">
        <w:r w:rsidR="00172E64">
          <w:t>on the resulting masks</w:t>
        </w:r>
      </w:ins>
      <w:del w:id="136" w:author="Boyko, James" w:date="2025-01-28T13:09:00Z" w16du:dateUtc="2025-01-28T18:09:00Z">
        <w:r w:rsidDel="00172E64">
          <w:delText>process_masks_and_extract_colors (Table 1)</w:delText>
        </w:r>
      </w:del>
      <w:r>
        <w:t xml:space="preserve">. </w:t>
      </w:r>
      <w:ins w:id="137" w:author="Boyko, James" w:date="2025-01-29T16:04:00Z" w16du:dateUtc="2025-01-29T21:04:00Z">
        <w:r w:rsidR="00C74DA3">
          <w:t>Blah</w:t>
        </w:r>
      </w:ins>
      <w:ins w:id="138" w:author="Boyko, James" w:date="2025-01-29T16:03:00Z" w16du:dateUtc="2025-01-29T21:03:00Z">
        <w:r w:rsidR="00362C12">
          <w:t>, results can be exported</w:t>
        </w:r>
      </w:ins>
      <w:ins w:id="139" w:author="Boyko, James" w:date="2025-01-29T16:04:00Z" w16du:dateUtc="2025-01-29T21:04:00Z">
        <w:r w:rsidR="00C74DA3">
          <w:t>, … but more are to be added.</w:t>
        </w:r>
      </w:ins>
      <w:ins w:id="140" w:author="Boyko, James" w:date="2025-01-29T16:06:00Z" w16du:dateUtc="2025-01-29T21:06:00Z">
        <w:r w:rsidR="00C74DA3" w:rsidRPr="00C74DA3">
          <w:t xml:space="preserve"> </w:t>
        </w:r>
        <w:r w:rsidR="00C74DA3">
          <w:t>Finally, t</w:t>
        </w:r>
        <w:r w:rsidR="00C74DA3" w:rsidRPr="00C74DA3">
          <w:t xml:space="preserve">he segmentation results can be exported as transparent PNG files using export_transparent_png, which </w:t>
        </w:r>
        <w:r w:rsidR="00C74DA3">
          <w:t xml:space="preserve">provides </w:t>
        </w:r>
        <w:r w:rsidR="00C74DA3" w:rsidRPr="00C74DA3">
          <w:t>options for mask processing including overlap removal, cropping to segment boundaries, and customizable file naming conventions</w:t>
        </w:r>
        <w:r w:rsidR="00C74DA3">
          <w:t xml:space="preserve"> (Table 1)</w:t>
        </w:r>
        <w:r w:rsidR="00C74DA3" w:rsidRPr="00C74DA3">
          <w:t xml:space="preserve">. </w:t>
        </w:r>
      </w:ins>
      <w:del w:id="141" w:author="Boyko, James" w:date="2025-01-28T13:09:00Z" w16du:dateUtc="2025-01-28T18:09:00Z">
        <w:r w:rsidDel="00172E64">
          <w:delText>Finally, plot_color_info can be used to display several color summaries of the segmented image including dominant colors, mean and median colors, and RGB histograms. This pipeline is designed in the hope that it will be easy to execute and evaluate the resulting segmentation.</w:delText>
        </w:r>
      </w:del>
    </w:p>
    <w:p w14:paraId="73CB80DD" w14:textId="6BA412E9" w:rsidR="00362C12" w:rsidDel="00307B04" w:rsidRDefault="00000000" w:rsidP="00362C12">
      <w:pPr>
        <w:pStyle w:val="Standard"/>
        <w:spacing w:line="360" w:lineRule="auto"/>
        <w:ind w:firstLine="709"/>
        <w:rPr>
          <w:del w:id="142" w:author="Boyko, James" w:date="2025-01-29T16:06:00Z" w16du:dateUtc="2025-01-29T21:06:00Z"/>
        </w:rPr>
      </w:pPr>
      <w:del w:id="143" w:author="Boyko, James" w:date="2025-01-27T09:56:00Z" w16du:dateUtc="2025-01-27T14:56:00Z">
        <w:r w:rsidDel="002B0E9C">
          <w:delText xml:space="preserve">It is worth noting that a pre-requisite to using </w:delText>
        </w:r>
      </w:del>
      <w:del w:id="144" w:author="Boyko, James" w:date="2025-01-27T09:48:00Z" w16du:dateUtc="2025-01-27T14:48:00Z">
        <w:r w:rsidDel="00F35A88">
          <w:delText>SegColR</w:delText>
        </w:r>
      </w:del>
      <w:del w:id="145" w:author="Boyko, James" w:date="2025-01-27T09:56:00Z" w16du:dateUtc="2025-01-27T14:56:00Z">
        <w:r w:rsidDel="002B0E9C">
          <w:delText xml:space="preserve"> is having all the dependent Python libraries installed for a specified conda environment (conda_env argument of grounded_segmentation_cli). To assist users, I have created the function setup_conda_environment, which will install all the necessary libraries with either exact version numbers known to work with </w:delText>
        </w:r>
      </w:del>
      <w:del w:id="146" w:author="Boyko, James" w:date="2025-01-27T09:48:00Z" w16du:dateUtc="2025-01-27T14:48:00Z">
        <w:r w:rsidDel="00F35A88">
          <w:delText>SegColR</w:delText>
        </w:r>
      </w:del>
      <w:del w:id="147" w:author="Boyko, James" w:date="2025-01-27T09:56:00Z" w16du:dateUtc="2025-01-27T14:56:00Z">
        <w:r w:rsidDel="002B0E9C">
          <w:delText xml:space="preserve"> (env_type= “specific”) or with the minimum constraints on the required libraries (env_type= “general”). I recommend using env_type= “general” in most cases, noting that it takes longer to setup the environment than env_type= “specific” because library versions must be solved to ensure compatibility.</w:delText>
        </w:r>
      </w:del>
    </w:p>
    <w:p w14:paraId="52637723" w14:textId="77777777" w:rsidR="00645972" w:rsidRDefault="00645972" w:rsidP="00307B04">
      <w:pPr>
        <w:pStyle w:val="Standard"/>
        <w:spacing w:line="360" w:lineRule="auto"/>
        <w:ind w:firstLine="709"/>
        <w:pPrChange w:id="148" w:author="Boyko, James" w:date="2025-01-29T16:06:00Z" w16du:dateUtc="2025-01-29T21:06:00Z">
          <w:pPr>
            <w:pStyle w:val="Standard"/>
            <w:spacing w:line="360" w:lineRule="auto"/>
          </w:pPr>
        </w:pPrChange>
      </w:pPr>
    </w:p>
    <w:p w14:paraId="4CDE5ECB" w14:textId="14D64631" w:rsidR="00645972" w:rsidRDefault="00000000">
      <w:pPr>
        <w:pStyle w:val="Standard"/>
        <w:spacing w:line="360" w:lineRule="auto"/>
      </w:pPr>
      <w:r>
        <w:lastRenderedPageBreak/>
        <w:t xml:space="preserve">Table 1: Primary </w:t>
      </w:r>
      <w:del w:id="149" w:author="Boyko, James" w:date="2025-01-28T15:05:00Z" w16du:dateUtc="2025-01-28T20:05:00Z">
        <w:r w:rsidDel="00932DC1">
          <w:delText xml:space="preserve">analysis </w:delText>
        </w:r>
      </w:del>
      <w:r>
        <w:t>functions.</w:t>
      </w:r>
    </w:p>
    <w:tbl>
      <w:tblPr>
        <w:tblW w:w="9972" w:type="dxa"/>
        <w:tblLayout w:type="fixed"/>
        <w:tblCellMar>
          <w:left w:w="10" w:type="dxa"/>
          <w:right w:w="10" w:type="dxa"/>
        </w:tblCellMar>
        <w:tblLook w:val="0000" w:firstRow="0" w:lastRow="0" w:firstColumn="0" w:lastColumn="0" w:noHBand="0" w:noVBand="0"/>
      </w:tblPr>
      <w:tblGrid>
        <w:gridCol w:w="2521"/>
        <w:gridCol w:w="1529"/>
        <w:gridCol w:w="5922"/>
        <w:tblGridChange w:id="150">
          <w:tblGrid>
            <w:gridCol w:w="2521"/>
            <w:gridCol w:w="1529"/>
            <w:gridCol w:w="5922"/>
          </w:tblGrid>
        </w:tblGridChange>
      </w:tblGrid>
      <w:tr w:rsidR="00645972" w14:paraId="4072D8FA" w14:textId="77777777">
        <w:trPr>
          <w:trHeight w:val="450"/>
        </w:trPr>
        <w:tc>
          <w:tcPr>
            <w:tcW w:w="2521" w:type="dxa"/>
            <w:tcBorders>
              <w:top w:val="single" w:sz="6" w:space="0" w:color="000000"/>
              <w:bottom w:val="single" w:sz="6" w:space="0" w:color="000000"/>
            </w:tcBorders>
            <w:tcMar>
              <w:top w:w="0" w:type="dxa"/>
              <w:left w:w="0" w:type="dxa"/>
              <w:bottom w:w="0" w:type="dxa"/>
              <w:right w:w="0" w:type="dxa"/>
            </w:tcMar>
            <w:vAlign w:val="center"/>
          </w:tcPr>
          <w:p w14:paraId="09E76CDD" w14:textId="77777777" w:rsidR="00645972" w:rsidRDefault="00000000">
            <w:pPr>
              <w:pStyle w:val="TableContents"/>
              <w:rPr>
                <w:b/>
                <w:bCs/>
                <w:color w:val="000000"/>
                <w:sz w:val="20"/>
                <w:szCs w:val="20"/>
              </w:rPr>
            </w:pPr>
            <w:r>
              <w:rPr>
                <w:b/>
                <w:bCs/>
                <w:color w:val="000000"/>
                <w:sz w:val="20"/>
                <w:szCs w:val="20"/>
              </w:rPr>
              <w:t>Function</w:t>
            </w:r>
          </w:p>
        </w:tc>
        <w:tc>
          <w:tcPr>
            <w:tcW w:w="1529" w:type="dxa"/>
            <w:tcBorders>
              <w:top w:val="single" w:sz="6" w:space="0" w:color="000000"/>
              <w:bottom w:val="single" w:sz="6" w:space="0" w:color="000000"/>
            </w:tcBorders>
            <w:tcMar>
              <w:top w:w="0" w:type="dxa"/>
              <w:left w:w="0" w:type="dxa"/>
              <w:bottom w:w="0" w:type="dxa"/>
              <w:right w:w="0" w:type="dxa"/>
            </w:tcMar>
            <w:vAlign w:val="center"/>
          </w:tcPr>
          <w:p w14:paraId="0E4808F8" w14:textId="77777777" w:rsidR="00645972" w:rsidRDefault="00000000">
            <w:pPr>
              <w:pStyle w:val="TableContents"/>
              <w:rPr>
                <w:b/>
                <w:bCs/>
                <w:color w:val="000000"/>
                <w:sz w:val="20"/>
                <w:szCs w:val="20"/>
              </w:rPr>
            </w:pPr>
            <w:r>
              <w:rPr>
                <w:b/>
                <w:bCs/>
                <w:color w:val="000000"/>
                <w:sz w:val="20"/>
                <w:szCs w:val="20"/>
              </w:rPr>
              <w:t>Arguments</w:t>
            </w:r>
          </w:p>
        </w:tc>
        <w:tc>
          <w:tcPr>
            <w:tcW w:w="5922" w:type="dxa"/>
            <w:tcBorders>
              <w:top w:val="single" w:sz="6" w:space="0" w:color="000000"/>
              <w:bottom w:val="single" w:sz="6" w:space="0" w:color="000000"/>
            </w:tcBorders>
            <w:tcMar>
              <w:top w:w="0" w:type="dxa"/>
              <w:left w:w="0" w:type="dxa"/>
              <w:bottom w:w="0" w:type="dxa"/>
              <w:right w:w="0" w:type="dxa"/>
            </w:tcMar>
            <w:vAlign w:val="center"/>
          </w:tcPr>
          <w:p w14:paraId="7C8CCBC9" w14:textId="77777777" w:rsidR="00645972" w:rsidRDefault="00000000">
            <w:pPr>
              <w:pStyle w:val="TableContents"/>
              <w:rPr>
                <w:b/>
                <w:bCs/>
                <w:color w:val="000000"/>
                <w:sz w:val="20"/>
                <w:szCs w:val="20"/>
              </w:rPr>
            </w:pPr>
            <w:r>
              <w:rPr>
                <w:b/>
                <w:bCs/>
                <w:color w:val="000000"/>
                <w:sz w:val="20"/>
                <w:szCs w:val="20"/>
              </w:rPr>
              <w:t>Definition</w:t>
            </w:r>
          </w:p>
        </w:tc>
      </w:tr>
      <w:tr w:rsidR="00645972" w14:paraId="6476169B" w14:textId="77777777" w:rsidTr="004A1669">
        <w:tblPrEx>
          <w:tblW w:w="9972" w:type="dxa"/>
          <w:tblLayout w:type="fixed"/>
          <w:tblCellMar>
            <w:left w:w="10" w:type="dxa"/>
            <w:right w:w="10" w:type="dxa"/>
          </w:tblCellMar>
          <w:tblLook w:val="0000" w:firstRow="0" w:lastRow="0" w:firstColumn="0" w:lastColumn="0" w:noHBand="0" w:noVBand="0"/>
          <w:tblPrExChange w:id="151"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val="restart"/>
            <w:tcBorders>
              <w:top w:val="single" w:sz="6" w:space="0" w:color="000000"/>
              <w:bottom w:val="single" w:sz="4" w:space="0" w:color="000000"/>
            </w:tcBorders>
            <w:tcMar>
              <w:top w:w="0" w:type="dxa"/>
              <w:left w:w="0" w:type="dxa"/>
              <w:bottom w:w="0" w:type="dxa"/>
              <w:right w:w="0" w:type="dxa"/>
            </w:tcMar>
            <w:vAlign w:val="center"/>
            <w:tcPrChange w:id="152" w:author="Boyko, James" w:date="2025-01-29T15:37:00Z" w16du:dateUtc="2025-01-29T20:37:00Z">
              <w:tcPr>
                <w:tcW w:w="2521" w:type="dxa"/>
                <w:vMerge w:val="restart"/>
                <w:tcBorders>
                  <w:top w:val="single" w:sz="6" w:space="0" w:color="000000"/>
                  <w:bottom w:val="single" w:sz="4" w:space="0" w:color="000000"/>
                </w:tcBorders>
                <w:tcMar>
                  <w:top w:w="0" w:type="dxa"/>
                  <w:left w:w="0" w:type="dxa"/>
                  <w:bottom w:w="0" w:type="dxa"/>
                  <w:right w:w="0" w:type="dxa"/>
                </w:tcMar>
                <w:vAlign w:val="center"/>
              </w:tcPr>
            </w:tcPrChange>
          </w:tcPr>
          <w:p w14:paraId="10FACB83" w14:textId="546C1D1C" w:rsidR="00645972" w:rsidRDefault="0038646F" w:rsidP="004A1669">
            <w:pPr>
              <w:pStyle w:val="TableContents"/>
              <w:jc w:val="center"/>
              <w:rPr>
                <w:rFonts w:ascii="Liberation Mono" w:hAnsi="Liberation Mono"/>
                <w:color w:val="000000"/>
                <w:sz w:val="16"/>
                <w:szCs w:val="16"/>
              </w:rPr>
            </w:pPr>
            <w:ins w:id="153" w:author="Boyko, James" w:date="2025-01-28T15:00:00Z" w16du:dateUtc="2025-01-28T20:00:00Z">
              <w:r w:rsidRPr="0038646F">
                <w:rPr>
                  <w:rFonts w:ascii="Liberation Mono" w:hAnsi="Liberation Mono"/>
                  <w:color w:val="000000"/>
                  <w:sz w:val="16"/>
                  <w:szCs w:val="16"/>
                </w:rPr>
                <w:t>run_grounded_segmentation</w:t>
              </w:r>
            </w:ins>
            <w:del w:id="154" w:author="Boyko, James" w:date="2025-01-28T15:00:00Z" w16du:dateUtc="2025-01-28T20:00:00Z">
              <w:r w:rsidDel="0038646F">
                <w:rPr>
                  <w:rFonts w:ascii="Liberation Mono" w:hAnsi="Liberation Mono"/>
                  <w:color w:val="000000"/>
                  <w:sz w:val="16"/>
                  <w:szCs w:val="16"/>
                </w:rPr>
                <w:delText>grounded_segmentation_cli</w:delText>
              </w:r>
            </w:del>
          </w:p>
        </w:tc>
        <w:tc>
          <w:tcPr>
            <w:tcW w:w="1529" w:type="dxa"/>
            <w:tcMar>
              <w:top w:w="0" w:type="dxa"/>
              <w:left w:w="0" w:type="dxa"/>
              <w:bottom w:w="0" w:type="dxa"/>
              <w:right w:w="0" w:type="dxa"/>
            </w:tcMar>
            <w:vAlign w:val="center"/>
            <w:tcPrChange w:id="155" w:author="Boyko, James" w:date="2025-01-29T15:37:00Z" w16du:dateUtc="2025-01-29T20:37:00Z">
              <w:tcPr>
                <w:tcW w:w="1529" w:type="dxa"/>
                <w:tcMar>
                  <w:top w:w="0" w:type="dxa"/>
                  <w:left w:w="0" w:type="dxa"/>
                  <w:bottom w:w="0" w:type="dxa"/>
                  <w:right w:w="0" w:type="dxa"/>
                </w:tcMar>
                <w:vAlign w:val="center"/>
              </w:tcPr>
            </w:tcPrChange>
          </w:tcPr>
          <w:p w14:paraId="005E0828" w14:textId="1F30CE92"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ins w:id="156" w:author="Boyko, James" w:date="2025-01-28T15:00:00Z" w16du:dateUtc="2025-01-28T20:00:00Z">
              <w:r w:rsidR="0038646F" w:rsidRPr="0038646F">
                <w:rPr>
                  <w:rFonts w:ascii="Liberation Mono" w:hAnsi="Liberation Mono"/>
                  <w:color w:val="000000"/>
                  <w:sz w:val="16"/>
                  <w:szCs w:val="16"/>
                </w:rPr>
                <w:t>path</w:t>
              </w:r>
            </w:ins>
            <w:del w:id="157" w:author="Boyko, James" w:date="2025-01-28T15:00:00Z" w16du:dateUtc="2025-01-28T20:00:00Z">
              <w:r w:rsidDel="0038646F">
                <w:rPr>
                  <w:rFonts w:ascii="Liberation Mono" w:hAnsi="Liberation Mono"/>
                  <w:color w:val="000000"/>
                  <w:sz w:val="16"/>
                  <w:szCs w:val="16"/>
                </w:rPr>
                <w:delText>image_path</w:delText>
              </w:r>
            </w:del>
          </w:p>
        </w:tc>
        <w:tc>
          <w:tcPr>
            <w:tcW w:w="5922" w:type="dxa"/>
            <w:tcMar>
              <w:top w:w="0" w:type="dxa"/>
              <w:left w:w="0" w:type="dxa"/>
              <w:bottom w:w="0" w:type="dxa"/>
              <w:right w:w="0" w:type="dxa"/>
            </w:tcMar>
            <w:tcPrChange w:id="158" w:author="Boyko, James" w:date="2025-01-29T15:37:00Z" w16du:dateUtc="2025-01-29T20:37:00Z">
              <w:tcPr>
                <w:tcW w:w="5922" w:type="dxa"/>
                <w:tcMar>
                  <w:top w:w="0" w:type="dxa"/>
                  <w:left w:w="0" w:type="dxa"/>
                  <w:bottom w:w="0" w:type="dxa"/>
                  <w:right w:w="0" w:type="dxa"/>
                </w:tcMar>
              </w:tcPr>
            </w:tcPrChange>
          </w:tcPr>
          <w:p w14:paraId="326B9669" w14:textId="76F0A812" w:rsidR="00645972" w:rsidRDefault="0038646F">
            <w:pPr>
              <w:pStyle w:val="TableContents"/>
              <w:rPr>
                <w:color w:val="000000"/>
                <w:sz w:val="20"/>
                <w:szCs w:val="20"/>
              </w:rPr>
            </w:pPr>
            <w:ins w:id="159" w:author="Boyko, James" w:date="2025-01-28T15:01:00Z" w16du:dateUtc="2025-01-28T20:01:00Z">
              <w:r w:rsidRPr="0038646F">
                <w:rPr>
                  <w:color w:val="000000"/>
                  <w:sz w:val="20"/>
                  <w:szCs w:val="20"/>
                </w:rPr>
                <w:t>Character string. Path to an input image or directory containing images.</w:t>
              </w:r>
            </w:ins>
            <w:del w:id="160" w:author="Boyko, James" w:date="2025-01-28T15:01:00Z" w16du:dateUtc="2025-01-28T20:01:00Z">
              <w:r w:rsidDel="0038646F">
                <w:rPr>
                  <w:color w:val="000000"/>
                  <w:sz w:val="20"/>
                  <w:szCs w:val="20"/>
                </w:rPr>
                <w:delText xml:space="preserve">Character string. Path to the input image. </w:delText>
              </w:r>
            </w:del>
            <w:r>
              <w:rPr>
                <w:color w:val="000000"/>
                <w:sz w:val="20"/>
                <w:szCs w:val="20"/>
              </w:rPr>
              <w:br/>
              <w:t>E.g., “/home/user_name/project_directory/</w:t>
            </w:r>
            <w:del w:id="161" w:author="Boyko, James" w:date="2025-01-28T15:01:00Z" w16du:dateUtc="2025-01-28T20:01:00Z">
              <w:r w:rsidDel="0038646F">
                <w:rPr>
                  <w:color w:val="000000"/>
                  <w:sz w:val="20"/>
                  <w:szCs w:val="20"/>
                </w:rPr>
                <w:delText>flower.jpg</w:delText>
              </w:r>
            </w:del>
            <w:ins w:id="162" w:author="Boyko, James" w:date="2025-01-28T15:01:00Z" w16du:dateUtc="2025-01-28T20:01:00Z">
              <w:r>
                <w:rPr>
                  <w:color w:val="000000"/>
                  <w:sz w:val="20"/>
                  <w:szCs w:val="20"/>
                </w:rPr>
                <w:t>images/</w:t>
              </w:r>
            </w:ins>
            <w:r>
              <w:rPr>
                <w:color w:val="000000"/>
                <w:sz w:val="20"/>
                <w:szCs w:val="20"/>
              </w:rPr>
              <w:t>”</w:t>
            </w:r>
          </w:p>
        </w:tc>
      </w:tr>
      <w:tr w:rsidR="00645972" w14:paraId="053E31E1" w14:textId="77777777" w:rsidTr="004A1669">
        <w:tblPrEx>
          <w:tblW w:w="9972" w:type="dxa"/>
          <w:tblLayout w:type="fixed"/>
          <w:tblCellMar>
            <w:left w:w="10" w:type="dxa"/>
            <w:right w:w="10" w:type="dxa"/>
          </w:tblCellMar>
          <w:tblLook w:val="0000" w:firstRow="0" w:lastRow="0" w:firstColumn="0" w:lastColumn="0" w:noHBand="0" w:noVBand="0"/>
          <w:tblPrExChange w:id="163"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6" w:space="0" w:color="000000"/>
              <w:bottom w:val="single" w:sz="4" w:space="0" w:color="000000"/>
            </w:tcBorders>
            <w:tcMar>
              <w:top w:w="0" w:type="dxa"/>
              <w:left w:w="0" w:type="dxa"/>
              <w:bottom w:w="0" w:type="dxa"/>
              <w:right w:w="0" w:type="dxa"/>
            </w:tcMar>
            <w:vAlign w:val="center"/>
            <w:tcPrChange w:id="164"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214E2615" w14:textId="77777777" w:rsidR="006341E1" w:rsidRDefault="006341E1">
            <w:pPr>
              <w:suppressAutoHyphens w:val="0"/>
              <w:jc w:val="center"/>
              <w:pPrChange w:id="165"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166" w:author="Boyko, James" w:date="2025-01-29T15:37:00Z" w16du:dateUtc="2025-01-29T20:37:00Z">
              <w:tcPr>
                <w:tcW w:w="1529" w:type="dxa"/>
                <w:tcMar>
                  <w:top w:w="0" w:type="dxa"/>
                  <w:left w:w="0" w:type="dxa"/>
                  <w:bottom w:w="0" w:type="dxa"/>
                  <w:right w:w="0" w:type="dxa"/>
                </w:tcMar>
                <w:vAlign w:val="center"/>
              </w:tcPr>
            </w:tcPrChange>
          </w:tcPr>
          <w:p w14:paraId="4E17AB13" w14:textId="77777777"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labels</w:t>
            </w:r>
          </w:p>
        </w:tc>
        <w:tc>
          <w:tcPr>
            <w:tcW w:w="5922" w:type="dxa"/>
            <w:tcMar>
              <w:top w:w="0" w:type="dxa"/>
              <w:left w:w="0" w:type="dxa"/>
              <w:bottom w:w="0" w:type="dxa"/>
              <w:right w:w="0" w:type="dxa"/>
            </w:tcMar>
            <w:tcPrChange w:id="167" w:author="Boyko, James" w:date="2025-01-29T15:37:00Z" w16du:dateUtc="2025-01-29T20:37:00Z">
              <w:tcPr>
                <w:tcW w:w="5922" w:type="dxa"/>
                <w:tcMar>
                  <w:top w:w="0" w:type="dxa"/>
                  <w:left w:w="0" w:type="dxa"/>
                  <w:bottom w:w="0" w:type="dxa"/>
                  <w:right w:w="0" w:type="dxa"/>
                </w:tcMar>
              </w:tcPr>
            </w:tcPrChange>
          </w:tcPr>
          <w:p w14:paraId="7D0AE19F" w14:textId="77777777" w:rsidR="00645972" w:rsidRDefault="00000000">
            <w:pPr>
              <w:pStyle w:val="TableContents"/>
              <w:rPr>
                <w:color w:val="000000"/>
                <w:sz w:val="20"/>
                <w:szCs w:val="20"/>
              </w:rPr>
            </w:pPr>
            <w:r>
              <w:rPr>
                <w:color w:val="000000"/>
                <w:sz w:val="20"/>
                <w:szCs w:val="20"/>
              </w:rPr>
              <w:t>Character vector. Labels to detect in the image.</w:t>
            </w:r>
          </w:p>
          <w:p w14:paraId="257E9C48" w14:textId="0482AF42" w:rsidR="00645972" w:rsidRDefault="00000000">
            <w:pPr>
              <w:pStyle w:val="TableContents"/>
              <w:rPr>
                <w:color w:val="000000"/>
                <w:sz w:val="20"/>
                <w:szCs w:val="20"/>
              </w:rPr>
            </w:pPr>
            <w:r>
              <w:rPr>
                <w:color w:val="000000"/>
                <w:sz w:val="20"/>
                <w:szCs w:val="20"/>
              </w:rPr>
              <w:t>E.g., c(“a flower”, “a tree”)</w:t>
            </w:r>
            <w:ins w:id="168" w:author="Boyko, James" w:date="2025-01-28T13:12:00Z" w16du:dateUtc="2025-01-28T18:12:00Z">
              <w:r w:rsidR="00B133A1">
                <w:rPr>
                  <w:color w:val="000000"/>
                  <w:sz w:val="20"/>
                  <w:szCs w:val="20"/>
                </w:rPr>
                <w:t xml:space="preserve">. </w:t>
              </w:r>
              <w:r w:rsidR="00B133A1" w:rsidRPr="00B133A1">
                <w:rPr>
                  <w:color w:val="000000"/>
                  <w:sz w:val="20"/>
                  <w:szCs w:val="20"/>
                </w:rPr>
                <w:t>Labels are automatically appended with a “.” because it substantially improves the performance of groundingDINO.</w:t>
              </w:r>
            </w:ins>
          </w:p>
        </w:tc>
      </w:tr>
      <w:tr w:rsidR="00645972" w14:paraId="7931048B" w14:textId="77777777" w:rsidTr="004A1669">
        <w:tblPrEx>
          <w:tblW w:w="9972" w:type="dxa"/>
          <w:tblLayout w:type="fixed"/>
          <w:tblCellMar>
            <w:left w:w="10" w:type="dxa"/>
            <w:right w:w="10" w:type="dxa"/>
          </w:tblCellMar>
          <w:tblLook w:val="0000" w:firstRow="0" w:lastRow="0" w:firstColumn="0" w:lastColumn="0" w:noHBand="0" w:noVBand="0"/>
          <w:tblPrExChange w:id="169"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6" w:space="0" w:color="000000"/>
              <w:bottom w:val="single" w:sz="4" w:space="0" w:color="000000"/>
            </w:tcBorders>
            <w:tcMar>
              <w:top w:w="0" w:type="dxa"/>
              <w:left w:w="0" w:type="dxa"/>
              <w:bottom w:w="0" w:type="dxa"/>
              <w:right w:w="0" w:type="dxa"/>
            </w:tcMar>
            <w:vAlign w:val="center"/>
            <w:tcPrChange w:id="170"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3E0C2F4C" w14:textId="77777777" w:rsidR="006341E1" w:rsidRDefault="006341E1">
            <w:pPr>
              <w:suppressAutoHyphens w:val="0"/>
              <w:jc w:val="center"/>
              <w:pPrChange w:id="171"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172" w:author="Boyko, James" w:date="2025-01-29T15:37:00Z" w16du:dateUtc="2025-01-29T20:37:00Z">
              <w:tcPr>
                <w:tcW w:w="1529" w:type="dxa"/>
                <w:tcMar>
                  <w:top w:w="0" w:type="dxa"/>
                  <w:left w:w="0" w:type="dxa"/>
                  <w:bottom w:w="0" w:type="dxa"/>
                  <w:right w:w="0" w:type="dxa"/>
                </w:tcMar>
                <w:vAlign w:val="center"/>
              </w:tcPr>
            </w:tcPrChange>
          </w:tcPr>
          <w:p w14:paraId="747F570A" w14:textId="77777777"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threshold</w:t>
            </w:r>
          </w:p>
        </w:tc>
        <w:tc>
          <w:tcPr>
            <w:tcW w:w="5922" w:type="dxa"/>
            <w:tcMar>
              <w:top w:w="0" w:type="dxa"/>
              <w:left w:w="0" w:type="dxa"/>
              <w:bottom w:w="0" w:type="dxa"/>
              <w:right w:w="0" w:type="dxa"/>
            </w:tcMar>
            <w:tcPrChange w:id="173" w:author="Boyko, James" w:date="2025-01-29T15:37:00Z" w16du:dateUtc="2025-01-29T20:37:00Z">
              <w:tcPr>
                <w:tcW w:w="5922" w:type="dxa"/>
                <w:tcMar>
                  <w:top w:w="0" w:type="dxa"/>
                  <w:left w:w="0" w:type="dxa"/>
                  <w:bottom w:w="0" w:type="dxa"/>
                  <w:right w:w="0" w:type="dxa"/>
                </w:tcMar>
              </w:tcPr>
            </w:tcPrChange>
          </w:tcPr>
          <w:p w14:paraId="543B1211" w14:textId="77777777" w:rsidR="00645972" w:rsidRDefault="00000000">
            <w:pPr>
              <w:pStyle w:val="TableContents"/>
              <w:rPr>
                <w:color w:val="000000"/>
                <w:sz w:val="20"/>
                <w:szCs w:val="20"/>
              </w:rPr>
            </w:pPr>
            <w:r>
              <w:rPr>
                <w:color w:val="000000"/>
                <w:sz w:val="20"/>
                <w:szCs w:val="20"/>
              </w:rPr>
              <w:t>Numeric. The minimum detection threshold for which detected objects will be segmented (default: 0.3).</w:t>
            </w:r>
          </w:p>
        </w:tc>
      </w:tr>
      <w:tr w:rsidR="00645972" w14:paraId="2418B526" w14:textId="77777777" w:rsidTr="004A1669">
        <w:tblPrEx>
          <w:tblW w:w="9972" w:type="dxa"/>
          <w:tblLayout w:type="fixed"/>
          <w:tblCellMar>
            <w:left w:w="10" w:type="dxa"/>
            <w:right w:w="10" w:type="dxa"/>
          </w:tblCellMar>
          <w:tblLook w:val="0000" w:firstRow="0" w:lastRow="0" w:firstColumn="0" w:lastColumn="0" w:noHBand="0" w:noVBand="0"/>
          <w:tblPrExChange w:id="174"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6" w:space="0" w:color="000000"/>
              <w:bottom w:val="single" w:sz="4" w:space="0" w:color="000000"/>
            </w:tcBorders>
            <w:tcMar>
              <w:top w:w="0" w:type="dxa"/>
              <w:left w:w="0" w:type="dxa"/>
              <w:bottom w:w="0" w:type="dxa"/>
              <w:right w:w="0" w:type="dxa"/>
            </w:tcMar>
            <w:vAlign w:val="center"/>
            <w:tcPrChange w:id="175"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688837B0" w14:textId="77777777" w:rsidR="006341E1" w:rsidRDefault="006341E1">
            <w:pPr>
              <w:suppressAutoHyphens w:val="0"/>
              <w:jc w:val="center"/>
              <w:pPrChange w:id="176"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177" w:author="Boyko, James" w:date="2025-01-29T15:37:00Z" w16du:dateUtc="2025-01-29T20:37:00Z">
              <w:tcPr>
                <w:tcW w:w="1529" w:type="dxa"/>
                <w:tcMar>
                  <w:top w:w="0" w:type="dxa"/>
                  <w:left w:w="0" w:type="dxa"/>
                  <w:bottom w:w="0" w:type="dxa"/>
                  <w:right w:w="0" w:type="dxa"/>
                </w:tcMar>
                <w:vAlign w:val="center"/>
              </w:tcPr>
            </w:tcPrChange>
          </w:tcPr>
          <w:p w14:paraId="4CCD4A0E" w14:textId="77777777"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detector_id</w:t>
            </w:r>
          </w:p>
        </w:tc>
        <w:tc>
          <w:tcPr>
            <w:tcW w:w="5922" w:type="dxa"/>
            <w:tcMar>
              <w:top w:w="0" w:type="dxa"/>
              <w:left w:w="0" w:type="dxa"/>
              <w:bottom w:w="0" w:type="dxa"/>
              <w:right w:w="0" w:type="dxa"/>
            </w:tcMar>
            <w:tcPrChange w:id="178" w:author="Boyko, James" w:date="2025-01-29T15:37:00Z" w16du:dateUtc="2025-01-29T20:37:00Z">
              <w:tcPr>
                <w:tcW w:w="5922" w:type="dxa"/>
                <w:tcMar>
                  <w:top w:w="0" w:type="dxa"/>
                  <w:left w:w="0" w:type="dxa"/>
                  <w:bottom w:w="0" w:type="dxa"/>
                  <w:right w:w="0" w:type="dxa"/>
                </w:tcMar>
              </w:tcPr>
            </w:tcPrChange>
          </w:tcPr>
          <w:p w14:paraId="7A9EE33C" w14:textId="77777777" w:rsidR="00645972" w:rsidRDefault="00000000">
            <w:pPr>
              <w:pStyle w:val="TableContents"/>
              <w:rPr>
                <w:color w:val="000000"/>
                <w:sz w:val="20"/>
                <w:szCs w:val="20"/>
              </w:rPr>
            </w:pPr>
            <w:r>
              <w:rPr>
                <w:color w:val="000000"/>
                <w:sz w:val="20"/>
                <w:szCs w:val="20"/>
              </w:rPr>
              <w:t>Character string. ID of the detector model.</w:t>
            </w:r>
          </w:p>
          <w:p w14:paraId="3C806112" w14:textId="77777777" w:rsidR="00645972" w:rsidRDefault="00000000">
            <w:pPr>
              <w:pStyle w:val="TableContents"/>
              <w:rPr>
                <w:color w:val="000000"/>
                <w:sz w:val="20"/>
                <w:szCs w:val="20"/>
              </w:rPr>
            </w:pPr>
            <w:r>
              <w:rPr>
                <w:color w:val="000000"/>
                <w:sz w:val="20"/>
                <w:szCs w:val="20"/>
              </w:rPr>
              <w:t>default: “IDEA-Research/grounding-dino-tiny”</w:t>
            </w:r>
          </w:p>
        </w:tc>
      </w:tr>
      <w:tr w:rsidR="00645972" w14:paraId="21450F25" w14:textId="77777777" w:rsidTr="004A1669">
        <w:tblPrEx>
          <w:tblW w:w="9972" w:type="dxa"/>
          <w:tblLayout w:type="fixed"/>
          <w:tblCellMar>
            <w:left w:w="10" w:type="dxa"/>
            <w:right w:w="10" w:type="dxa"/>
          </w:tblCellMar>
          <w:tblLook w:val="0000" w:firstRow="0" w:lastRow="0" w:firstColumn="0" w:lastColumn="0" w:noHBand="0" w:noVBand="0"/>
          <w:tblPrExChange w:id="179"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6" w:space="0" w:color="000000"/>
              <w:bottom w:val="single" w:sz="4" w:space="0" w:color="000000"/>
            </w:tcBorders>
            <w:tcMar>
              <w:top w:w="0" w:type="dxa"/>
              <w:left w:w="0" w:type="dxa"/>
              <w:bottom w:w="0" w:type="dxa"/>
              <w:right w:w="0" w:type="dxa"/>
            </w:tcMar>
            <w:vAlign w:val="center"/>
            <w:tcPrChange w:id="180"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62EA42D4" w14:textId="77777777" w:rsidR="006341E1" w:rsidRDefault="006341E1">
            <w:pPr>
              <w:suppressAutoHyphens w:val="0"/>
              <w:jc w:val="center"/>
              <w:pPrChange w:id="181"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182" w:author="Boyko, James" w:date="2025-01-29T15:37:00Z" w16du:dateUtc="2025-01-29T20:37:00Z">
              <w:tcPr>
                <w:tcW w:w="1529" w:type="dxa"/>
                <w:tcMar>
                  <w:top w:w="0" w:type="dxa"/>
                  <w:left w:w="0" w:type="dxa"/>
                  <w:bottom w:w="0" w:type="dxa"/>
                  <w:right w:w="0" w:type="dxa"/>
                </w:tcMar>
                <w:vAlign w:val="center"/>
              </w:tcPr>
            </w:tcPrChange>
          </w:tcPr>
          <w:p w14:paraId="5012988E" w14:textId="77777777"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segmenter_id</w:t>
            </w:r>
          </w:p>
        </w:tc>
        <w:tc>
          <w:tcPr>
            <w:tcW w:w="5922" w:type="dxa"/>
            <w:tcMar>
              <w:top w:w="0" w:type="dxa"/>
              <w:left w:w="0" w:type="dxa"/>
              <w:bottom w:w="0" w:type="dxa"/>
              <w:right w:w="0" w:type="dxa"/>
            </w:tcMar>
            <w:tcPrChange w:id="183" w:author="Boyko, James" w:date="2025-01-29T15:37:00Z" w16du:dateUtc="2025-01-29T20:37:00Z">
              <w:tcPr>
                <w:tcW w:w="5922" w:type="dxa"/>
                <w:tcMar>
                  <w:top w:w="0" w:type="dxa"/>
                  <w:left w:w="0" w:type="dxa"/>
                  <w:bottom w:w="0" w:type="dxa"/>
                  <w:right w:w="0" w:type="dxa"/>
                </w:tcMar>
              </w:tcPr>
            </w:tcPrChange>
          </w:tcPr>
          <w:p w14:paraId="74735BBF" w14:textId="77777777" w:rsidR="00645972" w:rsidRDefault="00000000">
            <w:pPr>
              <w:pStyle w:val="TableContents"/>
              <w:rPr>
                <w:color w:val="000000"/>
                <w:sz w:val="20"/>
                <w:szCs w:val="20"/>
              </w:rPr>
            </w:pPr>
            <w:r>
              <w:rPr>
                <w:color w:val="000000"/>
                <w:sz w:val="20"/>
                <w:szCs w:val="20"/>
              </w:rPr>
              <w:t>Character string. ID of the detector model.</w:t>
            </w:r>
          </w:p>
          <w:p w14:paraId="08939844" w14:textId="77777777" w:rsidR="00645972" w:rsidRDefault="00000000">
            <w:pPr>
              <w:pStyle w:val="TableContents"/>
              <w:rPr>
                <w:color w:val="000000"/>
                <w:sz w:val="20"/>
                <w:szCs w:val="20"/>
              </w:rPr>
            </w:pPr>
            <w:r>
              <w:rPr>
                <w:color w:val="000000"/>
                <w:sz w:val="20"/>
                <w:szCs w:val="20"/>
              </w:rPr>
              <w:t>default: “Zigeng/SlimSAM-uniform-77”</w:t>
            </w:r>
          </w:p>
        </w:tc>
      </w:tr>
      <w:tr w:rsidR="00645972" w14:paraId="03874FFF" w14:textId="77777777" w:rsidTr="004A1669">
        <w:tblPrEx>
          <w:tblW w:w="9972" w:type="dxa"/>
          <w:tblLayout w:type="fixed"/>
          <w:tblCellMar>
            <w:left w:w="10" w:type="dxa"/>
            <w:right w:w="10" w:type="dxa"/>
          </w:tblCellMar>
          <w:tblLook w:val="0000" w:firstRow="0" w:lastRow="0" w:firstColumn="0" w:lastColumn="0" w:noHBand="0" w:noVBand="0"/>
          <w:tblPrExChange w:id="184"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6" w:space="0" w:color="000000"/>
              <w:bottom w:val="single" w:sz="4" w:space="0" w:color="000000"/>
            </w:tcBorders>
            <w:tcMar>
              <w:top w:w="0" w:type="dxa"/>
              <w:left w:w="0" w:type="dxa"/>
              <w:bottom w:w="0" w:type="dxa"/>
              <w:right w:w="0" w:type="dxa"/>
            </w:tcMar>
            <w:vAlign w:val="center"/>
            <w:tcPrChange w:id="185"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7162B8E2" w14:textId="77777777" w:rsidR="006341E1" w:rsidRDefault="006341E1">
            <w:pPr>
              <w:suppressAutoHyphens w:val="0"/>
              <w:jc w:val="center"/>
              <w:pPrChange w:id="186"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187" w:author="Boyko, James" w:date="2025-01-29T15:37:00Z" w16du:dateUtc="2025-01-29T20:37:00Z">
              <w:tcPr>
                <w:tcW w:w="1529" w:type="dxa"/>
                <w:tcMar>
                  <w:top w:w="0" w:type="dxa"/>
                  <w:left w:w="0" w:type="dxa"/>
                  <w:bottom w:w="0" w:type="dxa"/>
                  <w:right w:w="0" w:type="dxa"/>
                </w:tcMar>
                <w:vAlign w:val="center"/>
              </w:tcPr>
            </w:tcPrChange>
          </w:tcPr>
          <w:p w14:paraId="735BAA03" w14:textId="77777777"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output_plot</w:t>
            </w:r>
          </w:p>
        </w:tc>
        <w:tc>
          <w:tcPr>
            <w:tcW w:w="5922" w:type="dxa"/>
            <w:tcMar>
              <w:top w:w="0" w:type="dxa"/>
              <w:left w:w="0" w:type="dxa"/>
              <w:bottom w:w="0" w:type="dxa"/>
              <w:right w:w="0" w:type="dxa"/>
            </w:tcMar>
            <w:tcPrChange w:id="188" w:author="Boyko, James" w:date="2025-01-29T15:37:00Z" w16du:dateUtc="2025-01-29T20:37:00Z">
              <w:tcPr>
                <w:tcW w:w="5922" w:type="dxa"/>
                <w:tcMar>
                  <w:top w:w="0" w:type="dxa"/>
                  <w:left w:w="0" w:type="dxa"/>
                  <w:bottom w:w="0" w:type="dxa"/>
                  <w:right w:w="0" w:type="dxa"/>
                </w:tcMar>
              </w:tcPr>
            </w:tcPrChange>
          </w:tcPr>
          <w:p w14:paraId="1E96354B" w14:textId="77777777" w:rsidR="00645972" w:rsidRDefault="00000000">
            <w:pPr>
              <w:pStyle w:val="TableContents"/>
              <w:rPr>
                <w:color w:val="000000"/>
                <w:sz w:val="20"/>
                <w:szCs w:val="20"/>
              </w:rPr>
            </w:pPr>
            <w:r>
              <w:rPr>
                <w:color w:val="000000"/>
                <w:sz w:val="20"/>
                <w:szCs w:val="20"/>
              </w:rPr>
              <w:t>Character string. Path or directory to save the output plot.</w:t>
            </w:r>
          </w:p>
        </w:tc>
      </w:tr>
      <w:tr w:rsidR="00645972" w14:paraId="482C16AD" w14:textId="77777777" w:rsidTr="004A1669">
        <w:tblPrEx>
          <w:tblW w:w="9972" w:type="dxa"/>
          <w:tblLayout w:type="fixed"/>
          <w:tblCellMar>
            <w:left w:w="10" w:type="dxa"/>
            <w:right w:w="10" w:type="dxa"/>
          </w:tblCellMar>
          <w:tblLook w:val="0000" w:firstRow="0" w:lastRow="0" w:firstColumn="0" w:lastColumn="0" w:noHBand="0" w:noVBand="0"/>
          <w:tblPrExChange w:id="189"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6" w:space="0" w:color="000000"/>
              <w:bottom w:val="single" w:sz="4" w:space="0" w:color="000000"/>
            </w:tcBorders>
            <w:tcMar>
              <w:top w:w="0" w:type="dxa"/>
              <w:left w:w="0" w:type="dxa"/>
              <w:bottom w:w="0" w:type="dxa"/>
              <w:right w:w="0" w:type="dxa"/>
            </w:tcMar>
            <w:vAlign w:val="center"/>
            <w:tcPrChange w:id="190"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7914A3A1" w14:textId="77777777" w:rsidR="006341E1" w:rsidRDefault="006341E1">
            <w:pPr>
              <w:suppressAutoHyphens w:val="0"/>
              <w:jc w:val="center"/>
              <w:pPrChange w:id="191"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192" w:author="Boyko, James" w:date="2025-01-29T15:37:00Z" w16du:dateUtc="2025-01-29T20:37:00Z">
              <w:tcPr>
                <w:tcW w:w="1529" w:type="dxa"/>
                <w:tcMar>
                  <w:top w:w="0" w:type="dxa"/>
                  <w:left w:w="0" w:type="dxa"/>
                  <w:bottom w:w="0" w:type="dxa"/>
                  <w:right w:w="0" w:type="dxa"/>
                </w:tcMar>
                <w:vAlign w:val="center"/>
              </w:tcPr>
            </w:tcPrChange>
          </w:tcPr>
          <w:p w14:paraId="27D647F5" w14:textId="77777777"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output_json</w:t>
            </w:r>
          </w:p>
        </w:tc>
        <w:tc>
          <w:tcPr>
            <w:tcW w:w="5922" w:type="dxa"/>
            <w:tcMar>
              <w:top w:w="0" w:type="dxa"/>
              <w:left w:w="0" w:type="dxa"/>
              <w:bottom w:w="0" w:type="dxa"/>
              <w:right w:w="0" w:type="dxa"/>
            </w:tcMar>
            <w:tcPrChange w:id="193" w:author="Boyko, James" w:date="2025-01-29T15:37:00Z" w16du:dateUtc="2025-01-29T20:37:00Z">
              <w:tcPr>
                <w:tcW w:w="5922" w:type="dxa"/>
                <w:tcMar>
                  <w:top w:w="0" w:type="dxa"/>
                  <w:left w:w="0" w:type="dxa"/>
                  <w:bottom w:w="0" w:type="dxa"/>
                  <w:right w:w="0" w:type="dxa"/>
                </w:tcMar>
              </w:tcPr>
            </w:tcPrChange>
          </w:tcPr>
          <w:p w14:paraId="62934E34" w14:textId="77777777" w:rsidR="00645972" w:rsidRDefault="00000000">
            <w:pPr>
              <w:pStyle w:val="TableContents"/>
              <w:rPr>
                <w:color w:val="000000"/>
                <w:sz w:val="20"/>
                <w:szCs w:val="20"/>
              </w:rPr>
            </w:pPr>
            <w:r>
              <w:rPr>
                <w:color w:val="000000"/>
                <w:sz w:val="20"/>
                <w:szCs w:val="20"/>
              </w:rPr>
              <w:t>Character string. Path or directory to save the output JSON.</w:t>
            </w:r>
          </w:p>
        </w:tc>
      </w:tr>
      <w:tr w:rsidR="00480B54" w14:paraId="1F080191" w14:textId="77777777" w:rsidTr="004A1669">
        <w:tblPrEx>
          <w:tblW w:w="9972" w:type="dxa"/>
          <w:tblLayout w:type="fixed"/>
          <w:tblCellMar>
            <w:left w:w="10" w:type="dxa"/>
            <w:right w:w="10" w:type="dxa"/>
          </w:tblCellMar>
          <w:tblLook w:val="0000" w:firstRow="0" w:lastRow="0" w:firstColumn="0" w:lastColumn="0" w:noHBand="0" w:noVBand="0"/>
          <w:tblPrExChange w:id="194"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195" w:author="Boyko, James" w:date="2025-01-28T15:01:00Z"/>
        </w:trPr>
        <w:tc>
          <w:tcPr>
            <w:tcW w:w="2521" w:type="dxa"/>
            <w:vMerge/>
            <w:tcBorders>
              <w:top w:val="single" w:sz="6" w:space="0" w:color="000000"/>
              <w:bottom w:val="single" w:sz="4" w:space="0" w:color="000000"/>
            </w:tcBorders>
            <w:tcMar>
              <w:top w:w="0" w:type="dxa"/>
              <w:left w:w="0" w:type="dxa"/>
              <w:bottom w:w="0" w:type="dxa"/>
              <w:right w:w="0" w:type="dxa"/>
            </w:tcMar>
            <w:vAlign w:val="center"/>
            <w:tcPrChange w:id="196"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601CD0A2" w14:textId="77777777" w:rsidR="00480B54" w:rsidRDefault="00480B54">
            <w:pPr>
              <w:suppressAutoHyphens w:val="0"/>
              <w:jc w:val="center"/>
              <w:rPr>
                <w:ins w:id="197" w:author="Boyko, James" w:date="2025-01-28T15:01:00Z" w16du:dateUtc="2025-01-28T20:01:00Z"/>
              </w:rPr>
              <w:pPrChange w:id="198"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199" w:author="Boyko, James" w:date="2025-01-29T15:37:00Z" w16du:dateUtc="2025-01-29T20:37:00Z">
              <w:tcPr>
                <w:tcW w:w="1529" w:type="dxa"/>
                <w:tcMar>
                  <w:top w:w="0" w:type="dxa"/>
                  <w:left w:w="0" w:type="dxa"/>
                  <w:bottom w:w="0" w:type="dxa"/>
                  <w:right w:w="0" w:type="dxa"/>
                </w:tcMar>
                <w:vAlign w:val="center"/>
              </w:tcPr>
            </w:tcPrChange>
          </w:tcPr>
          <w:p w14:paraId="4C7CCA3E" w14:textId="562F2B8E" w:rsidR="00480B54" w:rsidRDefault="00480B54">
            <w:pPr>
              <w:pStyle w:val="TableContents"/>
              <w:jc w:val="center"/>
              <w:rPr>
                <w:ins w:id="200" w:author="Boyko, James" w:date="2025-01-28T15:01:00Z" w16du:dateUtc="2025-01-28T20:01:00Z"/>
                <w:rFonts w:ascii="Liberation Mono" w:hAnsi="Liberation Mono"/>
                <w:color w:val="000000"/>
                <w:sz w:val="16"/>
                <w:szCs w:val="16"/>
              </w:rPr>
            </w:pPr>
            <w:ins w:id="201" w:author="Boyko, James" w:date="2025-01-28T15:01:00Z" w16du:dateUtc="2025-01-28T20:01:00Z">
              <w:r w:rsidRPr="00480B54">
                <w:rPr>
                  <w:rFonts w:ascii="Liberation Mono" w:hAnsi="Liberation Mono"/>
                  <w:color w:val="000000"/>
                  <w:sz w:val="16"/>
                  <w:szCs w:val="16"/>
                </w:rPr>
                <w:t>show_plot</w:t>
              </w:r>
            </w:ins>
          </w:p>
        </w:tc>
        <w:tc>
          <w:tcPr>
            <w:tcW w:w="5922" w:type="dxa"/>
            <w:tcMar>
              <w:top w:w="0" w:type="dxa"/>
              <w:left w:w="0" w:type="dxa"/>
              <w:bottom w:w="0" w:type="dxa"/>
              <w:right w:w="0" w:type="dxa"/>
            </w:tcMar>
            <w:tcPrChange w:id="202" w:author="Boyko, James" w:date="2025-01-29T15:37:00Z" w16du:dateUtc="2025-01-29T20:37:00Z">
              <w:tcPr>
                <w:tcW w:w="5922" w:type="dxa"/>
                <w:tcMar>
                  <w:top w:w="0" w:type="dxa"/>
                  <w:left w:w="0" w:type="dxa"/>
                  <w:bottom w:w="0" w:type="dxa"/>
                  <w:right w:w="0" w:type="dxa"/>
                </w:tcMar>
              </w:tcPr>
            </w:tcPrChange>
          </w:tcPr>
          <w:p w14:paraId="6A677BDF" w14:textId="2F41F0C0" w:rsidR="00480B54" w:rsidRDefault="00480B54">
            <w:pPr>
              <w:pStyle w:val="TableContents"/>
              <w:rPr>
                <w:ins w:id="203" w:author="Boyko, James" w:date="2025-01-28T15:01:00Z" w16du:dateUtc="2025-01-28T20:01:00Z"/>
                <w:color w:val="000000"/>
                <w:sz w:val="20"/>
                <w:szCs w:val="20"/>
              </w:rPr>
            </w:pPr>
            <w:ins w:id="204" w:author="Boyko, James" w:date="2025-01-28T15:01:00Z" w16du:dateUtc="2025-01-28T20:01:00Z">
              <w:r w:rsidRPr="00480B54">
                <w:rPr>
                  <w:color w:val="000000"/>
                  <w:sz w:val="20"/>
                  <w:szCs w:val="20"/>
                </w:rPr>
                <w:t>Boolean. Whether a plot should automatically be shown after a segmentation.</w:t>
              </w:r>
            </w:ins>
          </w:p>
        </w:tc>
      </w:tr>
      <w:tr w:rsidR="00480B54" w14:paraId="4603C5EF" w14:textId="77777777" w:rsidTr="004A1669">
        <w:tblPrEx>
          <w:tblW w:w="9972" w:type="dxa"/>
          <w:tblLayout w:type="fixed"/>
          <w:tblCellMar>
            <w:left w:w="10" w:type="dxa"/>
            <w:right w:w="10" w:type="dxa"/>
          </w:tblCellMar>
          <w:tblLook w:val="0000" w:firstRow="0" w:lastRow="0" w:firstColumn="0" w:lastColumn="0" w:noHBand="0" w:noVBand="0"/>
          <w:tblPrExChange w:id="205"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206" w:author="Boyko, James" w:date="2025-01-28T15:01:00Z"/>
        </w:trPr>
        <w:tc>
          <w:tcPr>
            <w:tcW w:w="2521" w:type="dxa"/>
            <w:vMerge/>
            <w:tcBorders>
              <w:top w:val="single" w:sz="6" w:space="0" w:color="000000"/>
              <w:bottom w:val="single" w:sz="4" w:space="0" w:color="000000"/>
            </w:tcBorders>
            <w:tcMar>
              <w:top w:w="0" w:type="dxa"/>
              <w:left w:w="0" w:type="dxa"/>
              <w:bottom w:w="0" w:type="dxa"/>
              <w:right w:w="0" w:type="dxa"/>
            </w:tcMar>
            <w:vAlign w:val="center"/>
            <w:tcPrChange w:id="207"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675DC1D8" w14:textId="77777777" w:rsidR="00480B54" w:rsidRDefault="00480B54">
            <w:pPr>
              <w:suppressAutoHyphens w:val="0"/>
              <w:jc w:val="center"/>
              <w:rPr>
                <w:ins w:id="208" w:author="Boyko, James" w:date="2025-01-28T15:01:00Z" w16du:dateUtc="2025-01-28T20:01:00Z"/>
              </w:rPr>
              <w:pPrChange w:id="209"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210" w:author="Boyko, James" w:date="2025-01-29T15:37:00Z" w16du:dateUtc="2025-01-29T20:37:00Z">
              <w:tcPr>
                <w:tcW w:w="1529" w:type="dxa"/>
                <w:tcMar>
                  <w:top w:w="0" w:type="dxa"/>
                  <w:left w:w="0" w:type="dxa"/>
                  <w:bottom w:w="0" w:type="dxa"/>
                  <w:right w:w="0" w:type="dxa"/>
                </w:tcMar>
                <w:vAlign w:val="center"/>
              </w:tcPr>
            </w:tcPrChange>
          </w:tcPr>
          <w:p w14:paraId="12E25B74" w14:textId="5A14FEAE" w:rsidR="00480B54" w:rsidRPr="00480B54" w:rsidRDefault="00480B54">
            <w:pPr>
              <w:pStyle w:val="TableContents"/>
              <w:jc w:val="center"/>
              <w:rPr>
                <w:ins w:id="211" w:author="Boyko, James" w:date="2025-01-28T15:01:00Z" w16du:dateUtc="2025-01-28T20:01:00Z"/>
                <w:rFonts w:ascii="Liberation Mono" w:hAnsi="Liberation Mono"/>
                <w:color w:val="000000"/>
                <w:sz w:val="16"/>
                <w:szCs w:val="16"/>
              </w:rPr>
            </w:pPr>
            <w:ins w:id="212" w:author="Boyko, James" w:date="2025-01-28T15:02:00Z" w16du:dateUtc="2025-01-28T20:02:00Z">
              <w:r w:rsidRPr="00480B54">
                <w:rPr>
                  <w:rFonts w:ascii="Liberation Mono" w:hAnsi="Liberation Mono"/>
                  <w:color w:val="000000"/>
                  <w:sz w:val="16"/>
                  <w:szCs w:val="16"/>
                </w:rPr>
                <w:t>create_dir</w:t>
              </w:r>
            </w:ins>
          </w:p>
        </w:tc>
        <w:tc>
          <w:tcPr>
            <w:tcW w:w="5922" w:type="dxa"/>
            <w:tcMar>
              <w:top w:w="0" w:type="dxa"/>
              <w:left w:w="0" w:type="dxa"/>
              <w:bottom w:w="0" w:type="dxa"/>
              <w:right w:w="0" w:type="dxa"/>
            </w:tcMar>
            <w:tcPrChange w:id="213" w:author="Boyko, James" w:date="2025-01-29T15:37:00Z" w16du:dateUtc="2025-01-29T20:37:00Z">
              <w:tcPr>
                <w:tcW w:w="5922" w:type="dxa"/>
                <w:tcMar>
                  <w:top w:w="0" w:type="dxa"/>
                  <w:left w:w="0" w:type="dxa"/>
                  <w:bottom w:w="0" w:type="dxa"/>
                  <w:right w:w="0" w:type="dxa"/>
                </w:tcMar>
              </w:tcPr>
            </w:tcPrChange>
          </w:tcPr>
          <w:p w14:paraId="10DB3EC5" w14:textId="2737D2E2" w:rsidR="00480B54" w:rsidRPr="00480B54" w:rsidRDefault="00480B54">
            <w:pPr>
              <w:pStyle w:val="TableContents"/>
              <w:rPr>
                <w:ins w:id="214" w:author="Boyko, James" w:date="2025-01-28T15:01:00Z" w16du:dateUtc="2025-01-28T20:01:00Z"/>
                <w:color w:val="000000"/>
                <w:sz w:val="20"/>
                <w:szCs w:val="20"/>
              </w:rPr>
            </w:pPr>
            <w:ins w:id="215" w:author="Boyko, James" w:date="2025-01-28T15:02:00Z" w16du:dateUtc="2025-01-28T20:02:00Z">
              <w:r w:rsidRPr="00480B54">
                <w:rPr>
                  <w:color w:val="000000"/>
                  <w:sz w:val="20"/>
                  <w:szCs w:val="20"/>
                </w:rPr>
                <w:t>Boolean. If the output directory doesn't exist, one will be created.</w:t>
              </w:r>
            </w:ins>
          </w:p>
        </w:tc>
      </w:tr>
      <w:tr w:rsidR="00480B54" w14:paraId="2E7301E0" w14:textId="77777777" w:rsidTr="004A1669">
        <w:tblPrEx>
          <w:tblW w:w="9972" w:type="dxa"/>
          <w:tblLayout w:type="fixed"/>
          <w:tblCellMar>
            <w:left w:w="10" w:type="dxa"/>
            <w:right w:w="10" w:type="dxa"/>
          </w:tblCellMar>
          <w:tblLook w:val="0000" w:firstRow="0" w:lastRow="0" w:firstColumn="0" w:lastColumn="0" w:noHBand="0" w:noVBand="0"/>
          <w:tblPrExChange w:id="216"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217" w:author="Boyko, James" w:date="2025-01-28T15:02:00Z"/>
        </w:trPr>
        <w:tc>
          <w:tcPr>
            <w:tcW w:w="2521" w:type="dxa"/>
            <w:vMerge/>
            <w:tcBorders>
              <w:top w:val="single" w:sz="6" w:space="0" w:color="000000"/>
              <w:bottom w:val="single" w:sz="4" w:space="0" w:color="000000"/>
            </w:tcBorders>
            <w:tcMar>
              <w:top w:w="0" w:type="dxa"/>
              <w:left w:w="0" w:type="dxa"/>
              <w:bottom w:w="0" w:type="dxa"/>
              <w:right w:w="0" w:type="dxa"/>
            </w:tcMar>
            <w:vAlign w:val="center"/>
            <w:tcPrChange w:id="218"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22510DBD" w14:textId="77777777" w:rsidR="00480B54" w:rsidRDefault="00480B54">
            <w:pPr>
              <w:suppressAutoHyphens w:val="0"/>
              <w:jc w:val="center"/>
              <w:rPr>
                <w:ins w:id="219" w:author="Boyko, James" w:date="2025-01-28T15:02:00Z" w16du:dateUtc="2025-01-28T20:02:00Z"/>
              </w:rPr>
              <w:pPrChange w:id="220"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221" w:author="Boyko, James" w:date="2025-01-29T15:37:00Z" w16du:dateUtc="2025-01-29T20:37:00Z">
              <w:tcPr>
                <w:tcW w:w="1529" w:type="dxa"/>
                <w:tcMar>
                  <w:top w:w="0" w:type="dxa"/>
                  <w:left w:w="0" w:type="dxa"/>
                  <w:bottom w:w="0" w:type="dxa"/>
                  <w:right w:w="0" w:type="dxa"/>
                </w:tcMar>
                <w:vAlign w:val="center"/>
              </w:tcPr>
            </w:tcPrChange>
          </w:tcPr>
          <w:p w14:paraId="1A88E31B" w14:textId="0E3FD015" w:rsidR="00480B54" w:rsidRPr="00480B54" w:rsidRDefault="00480B54">
            <w:pPr>
              <w:pStyle w:val="TableContents"/>
              <w:jc w:val="center"/>
              <w:rPr>
                <w:ins w:id="222" w:author="Boyko, James" w:date="2025-01-28T15:02:00Z" w16du:dateUtc="2025-01-28T20:02:00Z"/>
                <w:rFonts w:ascii="Liberation Mono" w:hAnsi="Liberation Mono"/>
                <w:color w:val="000000"/>
                <w:sz w:val="16"/>
                <w:szCs w:val="16"/>
              </w:rPr>
            </w:pPr>
            <w:ins w:id="223" w:author="Boyko, James" w:date="2025-01-28T15:02:00Z" w16du:dateUtc="2025-01-28T20:02:00Z">
              <w:r w:rsidRPr="00480B54">
                <w:rPr>
                  <w:rFonts w:ascii="Liberation Mono" w:hAnsi="Liberation Mono"/>
                  <w:color w:val="000000"/>
                  <w:sz w:val="16"/>
                  <w:szCs w:val="16"/>
                </w:rPr>
                <w:t>pattern</w:t>
              </w:r>
            </w:ins>
          </w:p>
        </w:tc>
        <w:tc>
          <w:tcPr>
            <w:tcW w:w="5922" w:type="dxa"/>
            <w:tcMar>
              <w:top w:w="0" w:type="dxa"/>
              <w:left w:w="0" w:type="dxa"/>
              <w:bottom w:w="0" w:type="dxa"/>
              <w:right w:w="0" w:type="dxa"/>
            </w:tcMar>
            <w:tcPrChange w:id="224" w:author="Boyko, James" w:date="2025-01-29T15:37:00Z" w16du:dateUtc="2025-01-29T20:37:00Z">
              <w:tcPr>
                <w:tcW w:w="5922" w:type="dxa"/>
                <w:tcMar>
                  <w:top w:w="0" w:type="dxa"/>
                  <w:left w:w="0" w:type="dxa"/>
                  <w:bottom w:w="0" w:type="dxa"/>
                  <w:right w:w="0" w:type="dxa"/>
                </w:tcMar>
              </w:tcPr>
            </w:tcPrChange>
          </w:tcPr>
          <w:p w14:paraId="107D3550" w14:textId="3F57347E" w:rsidR="00480B54" w:rsidRPr="00480B54" w:rsidRDefault="00480B54">
            <w:pPr>
              <w:pStyle w:val="TableContents"/>
              <w:rPr>
                <w:ins w:id="225" w:author="Boyko, James" w:date="2025-01-28T15:02:00Z" w16du:dateUtc="2025-01-28T20:02:00Z"/>
                <w:color w:val="000000"/>
                <w:sz w:val="20"/>
                <w:szCs w:val="20"/>
              </w:rPr>
            </w:pPr>
            <w:ins w:id="226" w:author="Boyko, James" w:date="2025-01-28T15:03:00Z" w16du:dateUtc="2025-01-28T20:03:00Z">
              <w:r w:rsidRPr="00480B54">
                <w:rPr>
                  <w:color w:val="000000"/>
                  <w:sz w:val="20"/>
                  <w:szCs w:val="20"/>
                </w:rPr>
                <w:t>Character string. File pattern to match when path is a directory (default: "\\.(jpg|jpeg|png)$").</w:t>
              </w:r>
            </w:ins>
          </w:p>
        </w:tc>
      </w:tr>
      <w:tr w:rsidR="00480B54" w14:paraId="135F9DB5" w14:textId="77777777" w:rsidTr="004A1669">
        <w:tblPrEx>
          <w:tblW w:w="9972" w:type="dxa"/>
          <w:tblLayout w:type="fixed"/>
          <w:tblCellMar>
            <w:left w:w="10" w:type="dxa"/>
            <w:right w:w="10" w:type="dxa"/>
          </w:tblCellMar>
          <w:tblLook w:val="0000" w:firstRow="0" w:lastRow="0" w:firstColumn="0" w:lastColumn="0" w:noHBand="0" w:noVBand="0"/>
          <w:tblPrExChange w:id="227"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228" w:author="Boyko, James" w:date="2025-01-28T15:02:00Z"/>
        </w:trPr>
        <w:tc>
          <w:tcPr>
            <w:tcW w:w="2521" w:type="dxa"/>
            <w:vMerge/>
            <w:tcBorders>
              <w:top w:val="single" w:sz="6" w:space="0" w:color="000000"/>
              <w:bottom w:val="single" w:sz="4" w:space="0" w:color="000000"/>
            </w:tcBorders>
            <w:tcMar>
              <w:top w:w="0" w:type="dxa"/>
              <w:left w:w="0" w:type="dxa"/>
              <w:bottom w:w="0" w:type="dxa"/>
              <w:right w:w="0" w:type="dxa"/>
            </w:tcMar>
            <w:vAlign w:val="center"/>
            <w:tcPrChange w:id="229"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1A71FD3F" w14:textId="77777777" w:rsidR="00480B54" w:rsidRDefault="00480B54">
            <w:pPr>
              <w:suppressAutoHyphens w:val="0"/>
              <w:jc w:val="center"/>
              <w:rPr>
                <w:ins w:id="230" w:author="Boyko, James" w:date="2025-01-28T15:02:00Z" w16du:dateUtc="2025-01-28T20:02:00Z"/>
              </w:rPr>
              <w:pPrChange w:id="231"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232" w:author="Boyko, James" w:date="2025-01-29T15:37:00Z" w16du:dateUtc="2025-01-29T20:37:00Z">
              <w:tcPr>
                <w:tcW w:w="1529" w:type="dxa"/>
                <w:tcMar>
                  <w:top w:w="0" w:type="dxa"/>
                  <w:left w:w="0" w:type="dxa"/>
                  <w:bottom w:w="0" w:type="dxa"/>
                  <w:right w:w="0" w:type="dxa"/>
                </w:tcMar>
                <w:vAlign w:val="center"/>
              </w:tcPr>
            </w:tcPrChange>
          </w:tcPr>
          <w:p w14:paraId="220D262A" w14:textId="4A007523" w:rsidR="00480B54" w:rsidRPr="00480B54" w:rsidRDefault="00480B54">
            <w:pPr>
              <w:pStyle w:val="TableContents"/>
              <w:jc w:val="center"/>
              <w:rPr>
                <w:ins w:id="233" w:author="Boyko, James" w:date="2025-01-28T15:02:00Z" w16du:dateUtc="2025-01-28T20:02:00Z"/>
                <w:rFonts w:ascii="Liberation Mono" w:hAnsi="Liberation Mono"/>
                <w:color w:val="000000"/>
                <w:sz w:val="16"/>
                <w:szCs w:val="16"/>
              </w:rPr>
            </w:pPr>
            <w:ins w:id="234" w:author="Boyko, James" w:date="2025-01-28T15:03:00Z" w16du:dateUtc="2025-01-28T20:03:00Z">
              <w:r w:rsidRPr="00480B54">
                <w:rPr>
                  <w:rFonts w:ascii="Liberation Mono" w:hAnsi="Liberation Mono"/>
                  <w:color w:val="000000"/>
                  <w:sz w:val="16"/>
                  <w:szCs w:val="16"/>
                </w:rPr>
                <w:t>recursive</w:t>
              </w:r>
            </w:ins>
          </w:p>
        </w:tc>
        <w:tc>
          <w:tcPr>
            <w:tcW w:w="5922" w:type="dxa"/>
            <w:tcMar>
              <w:top w:w="0" w:type="dxa"/>
              <w:left w:w="0" w:type="dxa"/>
              <w:bottom w:w="0" w:type="dxa"/>
              <w:right w:w="0" w:type="dxa"/>
            </w:tcMar>
            <w:tcPrChange w:id="235" w:author="Boyko, James" w:date="2025-01-29T15:37:00Z" w16du:dateUtc="2025-01-29T20:37:00Z">
              <w:tcPr>
                <w:tcW w:w="5922" w:type="dxa"/>
                <w:tcMar>
                  <w:top w:w="0" w:type="dxa"/>
                  <w:left w:w="0" w:type="dxa"/>
                  <w:bottom w:w="0" w:type="dxa"/>
                  <w:right w:w="0" w:type="dxa"/>
                </w:tcMar>
              </w:tcPr>
            </w:tcPrChange>
          </w:tcPr>
          <w:p w14:paraId="6D7DEFA6" w14:textId="15BCB711" w:rsidR="00480B54" w:rsidRPr="00480B54" w:rsidRDefault="00480B54">
            <w:pPr>
              <w:pStyle w:val="TableContents"/>
              <w:rPr>
                <w:ins w:id="236" w:author="Boyko, James" w:date="2025-01-28T15:02:00Z" w16du:dateUtc="2025-01-28T20:02:00Z"/>
                <w:color w:val="000000"/>
                <w:sz w:val="20"/>
                <w:szCs w:val="20"/>
              </w:rPr>
            </w:pPr>
            <w:ins w:id="237" w:author="Boyko, James" w:date="2025-01-28T15:03:00Z" w16du:dateUtc="2025-01-28T20:03:00Z">
              <w:r w:rsidRPr="00480B54">
                <w:rPr>
                  <w:color w:val="000000"/>
                  <w:sz w:val="20"/>
                  <w:szCs w:val="20"/>
                </w:rPr>
                <w:t>Boolean. Whether to search for images recursively in subdirectories (default: FALSE).</w:t>
              </w:r>
            </w:ins>
          </w:p>
        </w:tc>
      </w:tr>
      <w:tr w:rsidR="00645972" w14:paraId="5D4DE43A" w14:textId="77777777" w:rsidTr="004A1669">
        <w:tblPrEx>
          <w:tblW w:w="9972" w:type="dxa"/>
          <w:tblLayout w:type="fixed"/>
          <w:tblCellMar>
            <w:left w:w="10" w:type="dxa"/>
            <w:right w:w="10" w:type="dxa"/>
          </w:tblCellMar>
          <w:tblLook w:val="0000" w:firstRow="0" w:lastRow="0" w:firstColumn="0" w:lastColumn="0" w:noHBand="0" w:noVBand="0"/>
          <w:tblPrExChange w:id="238"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trHeight w:val="250"/>
          <w:trPrChange w:id="239" w:author="Boyko, James" w:date="2025-01-29T15:37:00Z" w16du:dateUtc="2025-01-29T20:37:00Z">
            <w:trPr>
              <w:trHeight w:val="250"/>
            </w:trPr>
          </w:trPrChange>
        </w:trPr>
        <w:tc>
          <w:tcPr>
            <w:tcW w:w="2521" w:type="dxa"/>
            <w:vMerge/>
            <w:tcBorders>
              <w:top w:val="single" w:sz="6" w:space="0" w:color="000000"/>
              <w:bottom w:val="single" w:sz="4" w:space="0" w:color="000000"/>
            </w:tcBorders>
            <w:tcMar>
              <w:top w:w="0" w:type="dxa"/>
              <w:left w:w="0" w:type="dxa"/>
              <w:bottom w:w="0" w:type="dxa"/>
              <w:right w:w="0" w:type="dxa"/>
            </w:tcMar>
            <w:vAlign w:val="center"/>
            <w:tcPrChange w:id="240"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5E6ED95E" w14:textId="77777777" w:rsidR="006341E1" w:rsidRDefault="006341E1">
            <w:pPr>
              <w:suppressAutoHyphens w:val="0"/>
              <w:jc w:val="center"/>
              <w:pPrChange w:id="241" w:author="Boyko, James" w:date="2025-01-29T15:37:00Z" w16du:dateUtc="2025-01-29T20:37:00Z">
                <w:pPr>
                  <w:suppressAutoHyphens w:val="0"/>
                </w:pPr>
              </w:pPrChange>
            </w:pPr>
          </w:p>
        </w:tc>
        <w:tc>
          <w:tcPr>
            <w:tcW w:w="1529" w:type="dxa"/>
            <w:tcBorders>
              <w:bottom w:val="single" w:sz="4" w:space="0" w:color="000000"/>
            </w:tcBorders>
            <w:tcMar>
              <w:top w:w="0" w:type="dxa"/>
              <w:left w:w="0" w:type="dxa"/>
              <w:bottom w:w="0" w:type="dxa"/>
              <w:right w:w="0" w:type="dxa"/>
            </w:tcMar>
            <w:vAlign w:val="center"/>
            <w:tcPrChange w:id="242" w:author="Boyko, James" w:date="2025-01-29T15:37:00Z" w16du:dateUtc="2025-01-29T20:37:00Z">
              <w:tcPr>
                <w:tcW w:w="1529" w:type="dxa"/>
                <w:tcBorders>
                  <w:bottom w:val="single" w:sz="4" w:space="0" w:color="000000"/>
                </w:tcBorders>
                <w:tcMar>
                  <w:top w:w="0" w:type="dxa"/>
                  <w:left w:w="0" w:type="dxa"/>
                  <w:bottom w:w="0" w:type="dxa"/>
                  <w:right w:w="0" w:type="dxa"/>
                </w:tcMar>
                <w:vAlign w:val="center"/>
              </w:tcPr>
            </w:tcPrChange>
          </w:tcPr>
          <w:p w14:paraId="5D95C1EA" w14:textId="77777777"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conda_env</w:t>
            </w:r>
          </w:p>
        </w:tc>
        <w:tc>
          <w:tcPr>
            <w:tcW w:w="5922" w:type="dxa"/>
            <w:tcBorders>
              <w:bottom w:val="single" w:sz="4" w:space="0" w:color="000000"/>
            </w:tcBorders>
            <w:tcMar>
              <w:top w:w="0" w:type="dxa"/>
              <w:left w:w="0" w:type="dxa"/>
              <w:bottom w:w="0" w:type="dxa"/>
              <w:right w:w="0" w:type="dxa"/>
            </w:tcMar>
            <w:tcPrChange w:id="243" w:author="Boyko, James" w:date="2025-01-29T15:37:00Z" w16du:dateUtc="2025-01-29T20:37:00Z">
              <w:tcPr>
                <w:tcW w:w="5922" w:type="dxa"/>
                <w:tcBorders>
                  <w:bottom w:val="single" w:sz="4" w:space="0" w:color="000000"/>
                </w:tcBorders>
                <w:tcMar>
                  <w:top w:w="0" w:type="dxa"/>
                  <w:left w:w="0" w:type="dxa"/>
                  <w:bottom w:w="0" w:type="dxa"/>
                  <w:right w:w="0" w:type="dxa"/>
                </w:tcMar>
              </w:tcPr>
            </w:tcPrChange>
          </w:tcPr>
          <w:p w14:paraId="553D14E2" w14:textId="77777777" w:rsidR="00645972" w:rsidRDefault="00000000">
            <w:pPr>
              <w:pStyle w:val="TableContents"/>
              <w:rPr>
                <w:color w:val="000000"/>
                <w:sz w:val="20"/>
                <w:szCs w:val="20"/>
              </w:rPr>
            </w:pPr>
            <w:r>
              <w:rPr>
                <w:color w:val="000000"/>
                <w:sz w:val="20"/>
                <w:szCs w:val="20"/>
              </w:rPr>
              <w:t>Character string. Name of the conda environment to use.</w:t>
            </w:r>
          </w:p>
          <w:p w14:paraId="23570B01" w14:textId="657F2268" w:rsidR="00645972" w:rsidRDefault="00000000">
            <w:pPr>
              <w:pStyle w:val="TableContents"/>
            </w:pPr>
            <w:r>
              <w:rPr>
                <w:color w:val="000000"/>
                <w:sz w:val="20"/>
                <w:szCs w:val="20"/>
              </w:rPr>
              <w:t>default: “</w:t>
            </w:r>
            <w:del w:id="244" w:author="Boyko, James" w:date="2025-01-27T09:48:00Z" w16du:dateUtc="2025-01-27T14:48:00Z">
              <w:r w:rsidDel="00F35A88">
                <w:rPr>
                  <w:color w:val="000000"/>
                  <w:sz w:val="20"/>
                  <w:szCs w:val="20"/>
                </w:rPr>
                <w:delText>segcolr</w:delText>
              </w:r>
            </w:del>
            <w:ins w:id="245" w:author="Boyko, James" w:date="2025-01-27T09:48:00Z" w16du:dateUtc="2025-01-27T14:48:00Z">
              <w:r w:rsidR="00F35A88">
                <w:rPr>
                  <w:color w:val="000000"/>
                  <w:sz w:val="20"/>
                  <w:szCs w:val="20"/>
                </w:rPr>
                <w:t>SegmentR</w:t>
              </w:r>
            </w:ins>
            <w:r>
              <w:rPr>
                <w:color w:val="000000"/>
                <w:sz w:val="20"/>
                <w:szCs w:val="20"/>
              </w:rPr>
              <w:t xml:space="preserve">-env” created by </w:t>
            </w:r>
            <w:r>
              <w:rPr>
                <w:rFonts w:ascii="Liberation Mono" w:hAnsi="Liberation Mono"/>
                <w:color w:val="000000"/>
                <w:sz w:val="16"/>
                <w:szCs w:val="16"/>
              </w:rPr>
              <w:t>setup_conda_environment</w:t>
            </w:r>
          </w:p>
        </w:tc>
      </w:tr>
      <w:tr w:rsidR="00645972" w14:paraId="3D00B750" w14:textId="77777777" w:rsidTr="004A1669">
        <w:tblPrEx>
          <w:tblW w:w="9972" w:type="dxa"/>
          <w:tblLayout w:type="fixed"/>
          <w:tblCellMar>
            <w:left w:w="10" w:type="dxa"/>
            <w:right w:w="10" w:type="dxa"/>
          </w:tblCellMar>
          <w:tblLook w:val="0000" w:firstRow="0" w:lastRow="0" w:firstColumn="0" w:lastColumn="0" w:noHBand="0" w:noVBand="0"/>
          <w:tblPrExChange w:id="246"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val="restart"/>
            <w:tcBorders>
              <w:top w:val="single" w:sz="4" w:space="0" w:color="000000"/>
              <w:bottom w:val="single" w:sz="4" w:space="0" w:color="000000"/>
            </w:tcBorders>
            <w:tcMar>
              <w:top w:w="0" w:type="dxa"/>
              <w:left w:w="0" w:type="dxa"/>
              <w:bottom w:w="0" w:type="dxa"/>
              <w:right w:w="0" w:type="dxa"/>
            </w:tcMar>
            <w:vAlign w:val="center"/>
            <w:tcPrChange w:id="247" w:author="Boyko, James" w:date="2025-01-29T15:37:00Z" w16du:dateUtc="2025-01-29T20:37:00Z">
              <w:tcPr>
                <w:tcW w:w="2521" w:type="dxa"/>
                <w:vMerge w:val="restart"/>
                <w:tcBorders>
                  <w:top w:val="single" w:sz="4" w:space="0" w:color="000000"/>
                  <w:bottom w:val="single" w:sz="4" w:space="0" w:color="000000"/>
                </w:tcBorders>
                <w:tcMar>
                  <w:top w:w="0" w:type="dxa"/>
                  <w:left w:w="0" w:type="dxa"/>
                  <w:bottom w:w="0" w:type="dxa"/>
                  <w:right w:w="0" w:type="dxa"/>
                </w:tcMar>
              </w:tcPr>
            </w:tcPrChange>
          </w:tcPr>
          <w:p w14:paraId="10396E1F" w14:textId="77777777" w:rsidR="00645972" w:rsidRDefault="00000000" w:rsidP="004A1669">
            <w:pPr>
              <w:pStyle w:val="TableContents"/>
              <w:jc w:val="center"/>
              <w:rPr>
                <w:rFonts w:ascii="Liberation Mono" w:hAnsi="Liberation Mono"/>
                <w:color w:val="000000"/>
                <w:sz w:val="16"/>
                <w:szCs w:val="16"/>
              </w:rPr>
            </w:pPr>
            <w:r>
              <w:rPr>
                <w:rFonts w:ascii="Liberation Mono" w:hAnsi="Liberation Mono"/>
                <w:color w:val="000000"/>
                <w:sz w:val="16"/>
                <w:szCs w:val="16"/>
              </w:rPr>
              <w:t>load_segmentation_results</w:t>
            </w:r>
          </w:p>
        </w:tc>
        <w:tc>
          <w:tcPr>
            <w:tcW w:w="1529" w:type="dxa"/>
            <w:tcBorders>
              <w:top w:val="single" w:sz="4" w:space="0" w:color="000000"/>
            </w:tcBorders>
            <w:tcMar>
              <w:top w:w="0" w:type="dxa"/>
              <w:left w:w="0" w:type="dxa"/>
              <w:bottom w:w="0" w:type="dxa"/>
              <w:right w:w="0" w:type="dxa"/>
            </w:tcMar>
            <w:tcPrChange w:id="248" w:author="Boyko, James" w:date="2025-01-29T15:37:00Z" w16du:dateUtc="2025-01-29T20:37:00Z">
              <w:tcPr>
                <w:tcW w:w="1529" w:type="dxa"/>
                <w:tcBorders>
                  <w:top w:val="single" w:sz="4" w:space="0" w:color="000000"/>
                </w:tcBorders>
                <w:tcMar>
                  <w:top w:w="0" w:type="dxa"/>
                  <w:left w:w="0" w:type="dxa"/>
                  <w:bottom w:w="0" w:type="dxa"/>
                  <w:right w:w="0" w:type="dxa"/>
                </w:tcMar>
              </w:tcPr>
            </w:tcPrChange>
          </w:tcPr>
          <w:p w14:paraId="06426811" w14:textId="77777777"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image_path</w:t>
            </w:r>
          </w:p>
        </w:tc>
        <w:tc>
          <w:tcPr>
            <w:tcW w:w="5922" w:type="dxa"/>
            <w:tcBorders>
              <w:top w:val="single" w:sz="4" w:space="0" w:color="000000"/>
            </w:tcBorders>
            <w:tcMar>
              <w:top w:w="0" w:type="dxa"/>
              <w:left w:w="0" w:type="dxa"/>
              <w:bottom w:w="0" w:type="dxa"/>
              <w:right w:w="0" w:type="dxa"/>
            </w:tcMar>
            <w:tcPrChange w:id="249" w:author="Boyko, James" w:date="2025-01-29T15:37:00Z" w16du:dateUtc="2025-01-29T20:37:00Z">
              <w:tcPr>
                <w:tcW w:w="5922" w:type="dxa"/>
                <w:tcBorders>
                  <w:top w:val="single" w:sz="4" w:space="0" w:color="000000"/>
                </w:tcBorders>
                <w:tcMar>
                  <w:top w:w="0" w:type="dxa"/>
                  <w:left w:w="0" w:type="dxa"/>
                  <w:bottom w:w="0" w:type="dxa"/>
                  <w:right w:w="0" w:type="dxa"/>
                </w:tcMar>
              </w:tcPr>
            </w:tcPrChange>
          </w:tcPr>
          <w:p w14:paraId="3C9F0E9F" w14:textId="77777777" w:rsidR="00645972" w:rsidRDefault="00000000">
            <w:pPr>
              <w:pStyle w:val="TableContents"/>
              <w:rPr>
                <w:color w:val="000000"/>
                <w:sz w:val="20"/>
                <w:szCs w:val="20"/>
              </w:rPr>
            </w:pPr>
            <w:r>
              <w:rPr>
                <w:color w:val="000000"/>
                <w:sz w:val="20"/>
                <w:szCs w:val="20"/>
              </w:rPr>
              <w:t>Character string. Path to the original image file.</w:t>
            </w:r>
          </w:p>
        </w:tc>
      </w:tr>
      <w:tr w:rsidR="00645972" w14:paraId="2DDCFCE9" w14:textId="77777777" w:rsidTr="004A1669">
        <w:tblPrEx>
          <w:tblW w:w="9972" w:type="dxa"/>
          <w:tblLayout w:type="fixed"/>
          <w:tblCellMar>
            <w:left w:w="10" w:type="dxa"/>
            <w:right w:w="10" w:type="dxa"/>
          </w:tblCellMar>
          <w:tblLook w:val="0000" w:firstRow="0" w:lastRow="0" w:firstColumn="0" w:lastColumn="0" w:noHBand="0" w:noVBand="0"/>
          <w:tblPrExChange w:id="250"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4" w:space="0" w:color="000000"/>
              <w:bottom w:val="single" w:sz="4" w:space="0" w:color="000000"/>
            </w:tcBorders>
            <w:tcMar>
              <w:top w:w="0" w:type="dxa"/>
              <w:left w:w="0" w:type="dxa"/>
              <w:bottom w:w="0" w:type="dxa"/>
              <w:right w:w="0" w:type="dxa"/>
            </w:tcMar>
            <w:vAlign w:val="center"/>
            <w:tcPrChange w:id="251" w:author="Boyko, James" w:date="2025-01-29T15:37:00Z" w16du:dateUtc="2025-01-29T20:37:00Z">
              <w:tcPr>
                <w:tcW w:w="2521" w:type="dxa"/>
                <w:vMerge/>
                <w:tcBorders>
                  <w:top w:val="single" w:sz="4" w:space="0" w:color="000000"/>
                  <w:bottom w:val="single" w:sz="4" w:space="0" w:color="000000"/>
                </w:tcBorders>
                <w:tcMar>
                  <w:top w:w="0" w:type="dxa"/>
                  <w:left w:w="0" w:type="dxa"/>
                  <w:bottom w:w="0" w:type="dxa"/>
                  <w:right w:w="0" w:type="dxa"/>
                </w:tcMar>
              </w:tcPr>
            </w:tcPrChange>
          </w:tcPr>
          <w:p w14:paraId="5F8551D3" w14:textId="77777777" w:rsidR="006341E1" w:rsidRDefault="006341E1">
            <w:pPr>
              <w:suppressAutoHyphens w:val="0"/>
              <w:jc w:val="center"/>
              <w:pPrChange w:id="252" w:author="Boyko, James" w:date="2025-01-29T15:37:00Z" w16du:dateUtc="2025-01-29T20:37:00Z">
                <w:pPr>
                  <w:suppressAutoHyphens w:val="0"/>
                </w:pPr>
              </w:pPrChange>
            </w:pPr>
          </w:p>
        </w:tc>
        <w:tc>
          <w:tcPr>
            <w:tcW w:w="1529" w:type="dxa"/>
            <w:tcBorders>
              <w:bottom w:val="single" w:sz="4" w:space="0" w:color="000000"/>
            </w:tcBorders>
            <w:tcMar>
              <w:top w:w="0" w:type="dxa"/>
              <w:left w:w="0" w:type="dxa"/>
              <w:bottom w:w="0" w:type="dxa"/>
              <w:right w:w="0" w:type="dxa"/>
            </w:tcMar>
            <w:tcPrChange w:id="253" w:author="Boyko, James" w:date="2025-01-29T15:37:00Z" w16du:dateUtc="2025-01-29T20:37:00Z">
              <w:tcPr>
                <w:tcW w:w="1529" w:type="dxa"/>
                <w:tcBorders>
                  <w:bottom w:val="single" w:sz="4" w:space="0" w:color="000000"/>
                </w:tcBorders>
                <w:tcMar>
                  <w:top w:w="0" w:type="dxa"/>
                  <w:left w:w="0" w:type="dxa"/>
                  <w:bottom w:w="0" w:type="dxa"/>
                  <w:right w:w="0" w:type="dxa"/>
                </w:tcMar>
              </w:tcPr>
            </w:tcPrChange>
          </w:tcPr>
          <w:p w14:paraId="18A0FCB9" w14:textId="7C93EBD6"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json_p</w:t>
            </w:r>
            <w:del w:id="254" w:author="Boyko, James" w:date="2025-01-28T13:10:00Z" w16du:dateUtc="2025-01-28T18:10:00Z">
              <w:r w:rsidDel="005F4B1F">
                <w:rPr>
                  <w:rFonts w:ascii="Liberation Mono" w:hAnsi="Liberation Mono"/>
                  <w:color w:val="000000"/>
                  <w:sz w:val="16"/>
                  <w:szCs w:val="16"/>
                </w:rPr>
                <w:delText xml:space="preserve"> </w:delText>
              </w:r>
            </w:del>
            <w:r>
              <w:rPr>
                <w:rFonts w:ascii="Liberation Mono" w:hAnsi="Liberation Mono"/>
                <w:color w:val="000000"/>
                <w:sz w:val="16"/>
                <w:szCs w:val="16"/>
              </w:rPr>
              <w:t>ath</w:t>
            </w:r>
          </w:p>
        </w:tc>
        <w:tc>
          <w:tcPr>
            <w:tcW w:w="5922" w:type="dxa"/>
            <w:tcBorders>
              <w:bottom w:val="single" w:sz="4" w:space="0" w:color="000000"/>
            </w:tcBorders>
            <w:tcMar>
              <w:top w:w="0" w:type="dxa"/>
              <w:left w:w="0" w:type="dxa"/>
              <w:bottom w:w="0" w:type="dxa"/>
              <w:right w:w="0" w:type="dxa"/>
            </w:tcMar>
            <w:tcPrChange w:id="255" w:author="Boyko, James" w:date="2025-01-29T15:37:00Z" w16du:dateUtc="2025-01-29T20:37:00Z">
              <w:tcPr>
                <w:tcW w:w="5922" w:type="dxa"/>
                <w:tcBorders>
                  <w:bottom w:val="single" w:sz="4" w:space="0" w:color="000000"/>
                </w:tcBorders>
                <w:tcMar>
                  <w:top w:w="0" w:type="dxa"/>
                  <w:left w:w="0" w:type="dxa"/>
                  <w:bottom w:w="0" w:type="dxa"/>
                  <w:right w:w="0" w:type="dxa"/>
                </w:tcMar>
              </w:tcPr>
            </w:tcPrChange>
          </w:tcPr>
          <w:p w14:paraId="730BFC5A" w14:textId="77777777" w:rsidR="00645972" w:rsidRDefault="00000000">
            <w:pPr>
              <w:pStyle w:val="TableContents"/>
            </w:pPr>
            <w:r>
              <w:rPr>
                <w:color w:val="000000"/>
                <w:sz w:val="20"/>
                <w:szCs w:val="20"/>
              </w:rPr>
              <w:t xml:space="preserve">Character string. Path to the JSON file containing segmentation results. The JSON file is created by </w:t>
            </w:r>
            <w:r>
              <w:rPr>
                <w:rFonts w:ascii="Liberation Mono" w:hAnsi="Liberation Mono"/>
                <w:color w:val="000000"/>
                <w:sz w:val="16"/>
                <w:szCs w:val="16"/>
              </w:rPr>
              <w:t>grounded_segmentation_cli</w:t>
            </w:r>
          </w:p>
        </w:tc>
      </w:tr>
      <w:tr w:rsidR="004A1669" w14:paraId="12A5404F" w14:textId="77777777" w:rsidTr="004A1669">
        <w:tblPrEx>
          <w:tblW w:w="9972" w:type="dxa"/>
          <w:tblLayout w:type="fixed"/>
          <w:tblCellMar>
            <w:left w:w="10" w:type="dxa"/>
            <w:right w:w="10" w:type="dxa"/>
          </w:tblCellMar>
          <w:tblLook w:val="0000" w:firstRow="0" w:lastRow="0" w:firstColumn="0" w:lastColumn="0" w:noHBand="0" w:noVBand="0"/>
          <w:tblPrExChange w:id="256"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257" w:author="Boyko, James" w:date="2025-01-29T15:34:00Z"/>
        </w:trPr>
        <w:tc>
          <w:tcPr>
            <w:tcW w:w="2521" w:type="dxa"/>
            <w:vMerge w:val="restart"/>
            <w:tcBorders>
              <w:top w:val="single" w:sz="4" w:space="0" w:color="000000"/>
            </w:tcBorders>
            <w:tcMar>
              <w:top w:w="0" w:type="dxa"/>
              <w:left w:w="0" w:type="dxa"/>
              <w:bottom w:w="0" w:type="dxa"/>
              <w:right w:w="0" w:type="dxa"/>
            </w:tcMar>
            <w:vAlign w:val="center"/>
            <w:tcPrChange w:id="258" w:author="Boyko, James" w:date="2025-01-29T15:37:00Z" w16du:dateUtc="2025-01-29T20:37:00Z">
              <w:tcPr>
                <w:tcW w:w="2521" w:type="dxa"/>
                <w:vMerge w:val="restart"/>
                <w:tcBorders>
                  <w:top w:val="single" w:sz="4" w:space="0" w:color="000000"/>
                </w:tcBorders>
                <w:tcMar>
                  <w:top w:w="0" w:type="dxa"/>
                  <w:left w:w="0" w:type="dxa"/>
                  <w:bottom w:w="0" w:type="dxa"/>
                  <w:right w:w="0" w:type="dxa"/>
                </w:tcMar>
              </w:tcPr>
            </w:tcPrChange>
          </w:tcPr>
          <w:p w14:paraId="35A6FA7A" w14:textId="3F3CC099" w:rsidR="004A1669" w:rsidRDefault="004A1669">
            <w:pPr>
              <w:suppressAutoHyphens w:val="0"/>
              <w:jc w:val="center"/>
              <w:rPr>
                <w:ins w:id="259" w:author="Boyko, James" w:date="2025-01-29T15:34:00Z" w16du:dateUtc="2025-01-29T20:34:00Z"/>
              </w:rPr>
              <w:pPrChange w:id="260" w:author="Boyko, James" w:date="2025-01-29T15:37:00Z" w16du:dateUtc="2025-01-29T20:37:00Z">
                <w:pPr>
                  <w:suppressAutoHyphens w:val="0"/>
                </w:pPr>
              </w:pPrChange>
            </w:pPr>
            <w:ins w:id="261" w:author="Boyko, James" w:date="2025-01-29T15:38:00Z" w16du:dateUtc="2025-01-29T20:38:00Z">
              <w:r w:rsidRPr="004A1669">
                <w:rPr>
                  <w:rFonts w:ascii="Liberation Mono" w:hAnsi="Liberation Mono"/>
                  <w:color w:val="000000"/>
                  <w:sz w:val="16"/>
                  <w:szCs w:val="16"/>
                </w:rPr>
                <w:t>export_transparent_png</w:t>
              </w:r>
            </w:ins>
          </w:p>
        </w:tc>
        <w:tc>
          <w:tcPr>
            <w:tcW w:w="1529" w:type="dxa"/>
            <w:tcBorders>
              <w:top w:val="single" w:sz="4" w:space="0" w:color="000000"/>
            </w:tcBorders>
            <w:tcMar>
              <w:top w:w="0" w:type="dxa"/>
              <w:left w:w="0" w:type="dxa"/>
              <w:bottom w:w="0" w:type="dxa"/>
              <w:right w:w="0" w:type="dxa"/>
            </w:tcMar>
            <w:tcPrChange w:id="262" w:author="Boyko, James" w:date="2025-01-29T15:37:00Z" w16du:dateUtc="2025-01-29T20:37:00Z">
              <w:tcPr>
                <w:tcW w:w="1529" w:type="dxa"/>
                <w:tcBorders>
                  <w:bottom w:val="single" w:sz="4" w:space="0" w:color="000000"/>
                </w:tcBorders>
                <w:tcMar>
                  <w:top w:w="0" w:type="dxa"/>
                  <w:left w:w="0" w:type="dxa"/>
                  <w:bottom w:w="0" w:type="dxa"/>
                  <w:right w:w="0" w:type="dxa"/>
                </w:tcMar>
              </w:tcPr>
            </w:tcPrChange>
          </w:tcPr>
          <w:p w14:paraId="61E3E22D" w14:textId="5B063E8B" w:rsidR="004A1669" w:rsidRDefault="004A1669" w:rsidP="004A1669">
            <w:pPr>
              <w:pStyle w:val="TableContents"/>
              <w:jc w:val="center"/>
              <w:rPr>
                <w:ins w:id="263" w:author="Boyko, James" w:date="2025-01-29T15:34:00Z" w16du:dateUtc="2025-01-29T20:34:00Z"/>
                <w:rFonts w:ascii="Liberation Mono" w:hAnsi="Liberation Mono"/>
                <w:color w:val="000000"/>
                <w:sz w:val="16"/>
                <w:szCs w:val="16"/>
              </w:rPr>
            </w:pPr>
            <w:ins w:id="264" w:author="Boyko, James" w:date="2025-01-29T15:35:00Z" w16du:dateUtc="2025-01-29T20:35:00Z">
              <w:r w:rsidRPr="00E9728F">
                <w:rPr>
                  <w:rFonts w:ascii="Liberation Mono" w:hAnsi="Liberation Mono"/>
                  <w:color w:val="000000"/>
                  <w:sz w:val="16"/>
                  <w:szCs w:val="16"/>
                </w:rPr>
                <w:t>input</w:t>
              </w:r>
            </w:ins>
          </w:p>
        </w:tc>
        <w:tc>
          <w:tcPr>
            <w:tcW w:w="5922" w:type="dxa"/>
            <w:tcBorders>
              <w:top w:val="single" w:sz="4" w:space="0" w:color="000000"/>
            </w:tcBorders>
            <w:tcMar>
              <w:top w:w="0" w:type="dxa"/>
              <w:left w:w="0" w:type="dxa"/>
              <w:bottom w:w="0" w:type="dxa"/>
              <w:right w:w="0" w:type="dxa"/>
            </w:tcMar>
            <w:tcPrChange w:id="265" w:author="Boyko, James" w:date="2025-01-29T15:37:00Z" w16du:dateUtc="2025-01-29T20:37:00Z">
              <w:tcPr>
                <w:tcW w:w="5922" w:type="dxa"/>
                <w:tcBorders>
                  <w:bottom w:val="single" w:sz="4" w:space="0" w:color="000000"/>
                </w:tcBorders>
                <w:tcMar>
                  <w:top w:w="0" w:type="dxa"/>
                  <w:left w:w="0" w:type="dxa"/>
                  <w:bottom w:w="0" w:type="dxa"/>
                  <w:right w:w="0" w:type="dxa"/>
                </w:tcMar>
              </w:tcPr>
            </w:tcPrChange>
          </w:tcPr>
          <w:p w14:paraId="7E68B99A" w14:textId="13D35DEC" w:rsidR="004A1669" w:rsidRDefault="000A04CE" w:rsidP="004A1669">
            <w:pPr>
              <w:pStyle w:val="TableContents"/>
              <w:rPr>
                <w:ins w:id="266" w:author="Boyko, James" w:date="2025-01-29T15:34:00Z" w16du:dateUtc="2025-01-29T20:34:00Z"/>
                <w:color w:val="000000"/>
                <w:sz w:val="20"/>
                <w:szCs w:val="20"/>
              </w:rPr>
            </w:pPr>
            <w:ins w:id="267" w:author="Boyko, James" w:date="2025-01-29T15:38:00Z" w16du:dateUtc="2025-01-29T20:38:00Z">
              <w:r w:rsidRPr="000A04CE">
                <w:rPr>
                  <w:color w:val="000000"/>
                  <w:sz w:val="20"/>
                  <w:szCs w:val="20"/>
                </w:rPr>
                <w:t>Either a seg_results list or image data (cimg object, array, or file path)</w:t>
              </w:r>
            </w:ins>
          </w:p>
        </w:tc>
      </w:tr>
      <w:tr w:rsidR="004A1669" w14:paraId="67A77E8B" w14:textId="77777777" w:rsidTr="004A1669">
        <w:tblPrEx>
          <w:tblW w:w="9972" w:type="dxa"/>
          <w:tblLayout w:type="fixed"/>
          <w:tblCellMar>
            <w:left w:w="10" w:type="dxa"/>
            <w:right w:w="10" w:type="dxa"/>
          </w:tblCellMar>
          <w:tblLook w:val="0000" w:firstRow="0" w:lastRow="0" w:firstColumn="0" w:lastColumn="0" w:noHBand="0" w:noVBand="0"/>
          <w:tblPrExChange w:id="268"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269" w:author="Boyko, James" w:date="2025-01-29T15:35:00Z"/>
        </w:trPr>
        <w:tc>
          <w:tcPr>
            <w:tcW w:w="2521" w:type="dxa"/>
            <w:vMerge/>
            <w:tcBorders>
              <w:top w:val="single" w:sz="4" w:space="0" w:color="000000"/>
            </w:tcBorders>
            <w:tcMar>
              <w:top w:w="0" w:type="dxa"/>
              <w:left w:w="0" w:type="dxa"/>
              <w:bottom w:w="0" w:type="dxa"/>
              <w:right w:w="0" w:type="dxa"/>
            </w:tcMar>
            <w:vAlign w:val="center"/>
            <w:tcPrChange w:id="270"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0DCB2EBB" w14:textId="77777777" w:rsidR="004A1669" w:rsidRDefault="004A1669">
            <w:pPr>
              <w:suppressAutoHyphens w:val="0"/>
              <w:jc w:val="center"/>
              <w:rPr>
                <w:ins w:id="271" w:author="Boyko, James" w:date="2025-01-29T15:35:00Z" w16du:dateUtc="2025-01-29T20:35:00Z"/>
              </w:rPr>
              <w:pPrChange w:id="272" w:author="Boyko, James" w:date="2025-01-29T15:37:00Z" w16du:dateUtc="2025-01-29T20:37:00Z">
                <w:pPr>
                  <w:suppressAutoHyphens w:val="0"/>
                </w:pPr>
              </w:pPrChange>
            </w:pPr>
          </w:p>
        </w:tc>
        <w:tc>
          <w:tcPr>
            <w:tcW w:w="1529" w:type="dxa"/>
            <w:tcMar>
              <w:top w:w="0" w:type="dxa"/>
              <w:left w:w="0" w:type="dxa"/>
              <w:bottom w:w="0" w:type="dxa"/>
              <w:right w:w="0" w:type="dxa"/>
            </w:tcMar>
            <w:tcPrChange w:id="273" w:author="Boyko, James" w:date="2025-01-29T15:37:00Z" w16du:dateUtc="2025-01-29T20:37:00Z">
              <w:tcPr>
                <w:tcW w:w="1529" w:type="dxa"/>
                <w:tcBorders>
                  <w:top w:val="single" w:sz="4" w:space="0" w:color="000000"/>
                </w:tcBorders>
                <w:tcMar>
                  <w:top w:w="0" w:type="dxa"/>
                  <w:left w:w="0" w:type="dxa"/>
                  <w:bottom w:w="0" w:type="dxa"/>
                  <w:right w:w="0" w:type="dxa"/>
                </w:tcMar>
              </w:tcPr>
            </w:tcPrChange>
          </w:tcPr>
          <w:p w14:paraId="46CC6658" w14:textId="280DC5D1" w:rsidR="004A1669" w:rsidRDefault="004A1669" w:rsidP="004A1669">
            <w:pPr>
              <w:pStyle w:val="TableContents"/>
              <w:jc w:val="center"/>
              <w:rPr>
                <w:ins w:id="274" w:author="Boyko, James" w:date="2025-01-29T15:35:00Z" w16du:dateUtc="2025-01-29T20:35:00Z"/>
                <w:rFonts w:ascii="Liberation Mono" w:hAnsi="Liberation Mono"/>
                <w:color w:val="000000"/>
                <w:sz w:val="16"/>
                <w:szCs w:val="16"/>
              </w:rPr>
            </w:pPr>
            <w:ins w:id="275" w:author="Boyko, James" w:date="2025-01-29T15:36:00Z" w16du:dateUtc="2025-01-29T20:36:00Z">
              <w:r w:rsidRPr="00E9728F">
                <w:rPr>
                  <w:rFonts w:ascii="Liberation Mono" w:hAnsi="Liberation Mono"/>
                  <w:color w:val="000000"/>
                  <w:sz w:val="16"/>
                  <w:szCs w:val="16"/>
                </w:rPr>
                <w:t>masks</w:t>
              </w:r>
            </w:ins>
          </w:p>
        </w:tc>
        <w:tc>
          <w:tcPr>
            <w:tcW w:w="5922" w:type="dxa"/>
            <w:tcMar>
              <w:top w:w="0" w:type="dxa"/>
              <w:left w:w="0" w:type="dxa"/>
              <w:bottom w:w="0" w:type="dxa"/>
              <w:right w:w="0" w:type="dxa"/>
            </w:tcMar>
            <w:tcPrChange w:id="276" w:author="Boyko, James" w:date="2025-01-29T15:37:00Z" w16du:dateUtc="2025-01-29T20:37:00Z">
              <w:tcPr>
                <w:tcW w:w="5922" w:type="dxa"/>
                <w:tcBorders>
                  <w:top w:val="single" w:sz="4" w:space="0" w:color="000000"/>
                </w:tcBorders>
                <w:tcMar>
                  <w:top w:w="0" w:type="dxa"/>
                  <w:left w:w="0" w:type="dxa"/>
                  <w:bottom w:w="0" w:type="dxa"/>
                  <w:right w:w="0" w:type="dxa"/>
                </w:tcMar>
              </w:tcPr>
            </w:tcPrChange>
          </w:tcPr>
          <w:p w14:paraId="2A7F1077" w14:textId="34C9E77A" w:rsidR="004A1669" w:rsidRDefault="000A04CE" w:rsidP="004A1669">
            <w:pPr>
              <w:pStyle w:val="TableContents"/>
              <w:rPr>
                <w:ins w:id="277" w:author="Boyko, James" w:date="2025-01-29T15:35:00Z" w16du:dateUtc="2025-01-29T20:35:00Z"/>
                <w:color w:val="000000"/>
                <w:sz w:val="20"/>
                <w:szCs w:val="20"/>
              </w:rPr>
            </w:pPr>
            <w:ins w:id="278" w:author="Boyko, James" w:date="2025-01-29T15:38:00Z" w16du:dateUtc="2025-01-29T20:38:00Z">
              <w:r w:rsidRPr="000A04CE">
                <w:rPr>
                  <w:color w:val="000000"/>
                  <w:sz w:val="20"/>
                  <w:szCs w:val="20"/>
                </w:rPr>
                <w:t>Optional list of masks or single mask array (if not provided in seg_results)</w:t>
              </w:r>
            </w:ins>
          </w:p>
        </w:tc>
      </w:tr>
      <w:tr w:rsidR="004A1669" w14:paraId="59CDCDAF" w14:textId="77777777" w:rsidTr="004A1669">
        <w:tblPrEx>
          <w:tblW w:w="9972" w:type="dxa"/>
          <w:tblLayout w:type="fixed"/>
          <w:tblCellMar>
            <w:left w:w="10" w:type="dxa"/>
            <w:right w:w="10" w:type="dxa"/>
          </w:tblCellMar>
          <w:tblLook w:val="0000" w:firstRow="0" w:lastRow="0" w:firstColumn="0" w:lastColumn="0" w:noHBand="0" w:noVBand="0"/>
          <w:tblPrExChange w:id="279"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280" w:author="Boyko, James" w:date="2025-01-29T15:35:00Z"/>
        </w:trPr>
        <w:tc>
          <w:tcPr>
            <w:tcW w:w="2521" w:type="dxa"/>
            <w:vMerge/>
            <w:tcBorders>
              <w:top w:val="single" w:sz="4" w:space="0" w:color="000000"/>
            </w:tcBorders>
            <w:tcMar>
              <w:top w:w="0" w:type="dxa"/>
              <w:left w:w="0" w:type="dxa"/>
              <w:bottom w:w="0" w:type="dxa"/>
              <w:right w:w="0" w:type="dxa"/>
            </w:tcMar>
            <w:vAlign w:val="center"/>
            <w:tcPrChange w:id="281"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5969BBE6" w14:textId="77777777" w:rsidR="004A1669" w:rsidRDefault="004A1669">
            <w:pPr>
              <w:suppressAutoHyphens w:val="0"/>
              <w:jc w:val="center"/>
              <w:rPr>
                <w:ins w:id="282" w:author="Boyko, James" w:date="2025-01-29T15:35:00Z" w16du:dateUtc="2025-01-29T20:35:00Z"/>
              </w:rPr>
              <w:pPrChange w:id="283" w:author="Boyko, James" w:date="2025-01-29T15:37:00Z" w16du:dateUtc="2025-01-29T20:37:00Z">
                <w:pPr>
                  <w:suppressAutoHyphens w:val="0"/>
                </w:pPr>
              </w:pPrChange>
            </w:pPr>
          </w:p>
        </w:tc>
        <w:tc>
          <w:tcPr>
            <w:tcW w:w="1529" w:type="dxa"/>
            <w:tcMar>
              <w:top w:w="0" w:type="dxa"/>
              <w:left w:w="0" w:type="dxa"/>
              <w:bottom w:w="0" w:type="dxa"/>
              <w:right w:w="0" w:type="dxa"/>
            </w:tcMar>
            <w:tcPrChange w:id="284" w:author="Boyko, James" w:date="2025-01-29T15:37:00Z" w16du:dateUtc="2025-01-29T20:37:00Z">
              <w:tcPr>
                <w:tcW w:w="1529" w:type="dxa"/>
                <w:tcMar>
                  <w:top w:w="0" w:type="dxa"/>
                  <w:left w:w="0" w:type="dxa"/>
                  <w:bottom w:w="0" w:type="dxa"/>
                  <w:right w:w="0" w:type="dxa"/>
                </w:tcMar>
              </w:tcPr>
            </w:tcPrChange>
          </w:tcPr>
          <w:p w14:paraId="485A55F9" w14:textId="5ABCA364" w:rsidR="004A1669" w:rsidRDefault="004A1669" w:rsidP="004A1669">
            <w:pPr>
              <w:pStyle w:val="TableContents"/>
              <w:jc w:val="center"/>
              <w:rPr>
                <w:ins w:id="285" w:author="Boyko, James" w:date="2025-01-29T15:35:00Z" w16du:dateUtc="2025-01-29T20:35:00Z"/>
                <w:rFonts w:ascii="Liberation Mono" w:hAnsi="Liberation Mono"/>
                <w:color w:val="000000"/>
                <w:sz w:val="16"/>
                <w:szCs w:val="16"/>
              </w:rPr>
            </w:pPr>
            <w:ins w:id="286" w:author="Boyko, James" w:date="2025-01-29T15:36:00Z" w16du:dateUtc="2025-01-29T20:36:00Z">
              <w:r w:rsidRPr="00E9728F">
                <w:rPr>
                  <w:rFonts w:ascii="Liberation Mono" w:hAnsi="Liberation Mono"/>
                  <w:color w:val="000000"/>
                  <w:sz w:val="16"/>
                  <w:szCs w:val="16"/>
                </w:rPr>
                <w:t>labels</w:t>
              </w:r>
            </w:ins>
          </w:p>
        </w:tc>
        <w:tc>
          <w:tcPr>
            <w:tcW w:w="5922" w:type="dxa"/>
            <w:tcMar>
              <w:top w:w="0" w:type="dxa"/>
              <w:left w:w="0" w:type="dxa"/>
              <w:bottom w:w="0" w:type="dxa"/>
              <w:right w:w="0" w:type="dxa"/>
            </w:tcMar>
            <w:tcPrChange w:id="287" w:author="Boyko, James" w:date="2025-01-29T15:37:00Z" w16du:dateUtc="2025-01-29T20:37:00Z">
              <w:tcPr>
                <w:tcW w:w="5922" w:type="dxa"/>
                <w:tcMar>
                  <w:top w:w="0" w:type="dxa"/>
                  <w:left w:w="0" w:type="dxa"/>
                  <w:bottom w:w="0" w:type="dxa"/>
                  <w:right w:w="0" w:type="dxa"/>
                </w:tcMar>
              </w:tcPr>
            </w:tcPrChange>
          </w:tcPr>
          <w:p w14:paraId="4CA10F1E" w14:textId="526CB5B9" w:rsidR="004A1669" w:rsidRDefault="000A04CE" w:rsidP="004A1669">
            <w:pPr>
              <w:pStyle w:val="TableContents"/>
              <w:rPr>
                <w:ins w:id="288" w:author="Boyko, James" w:date="2025-01-29T15:35:00Z" w16du:dateUtc="2025-01-29T20:35:00Z"/>
                <w:color w:val="000000"/>
                <w:sz w:val="20"/>
                <w:szCs w:val="20"/>
              </w:rPr>
            </w:pPr>
            <w:ins w:id="289" w:author="Boyko, James" w:date="2025-01-29T15:38:00Z" w16du:dateUtc="2025-01-29T20:38:00Z">
              <w:r w:rsidRPr="000A04CE">
                <w:rPr>
                  <w:color w:val="000000"/>
                  <w:sz w:val="20"/>
                  <w:szCs w:val="20"/>
                </w:rPr>
                <w:t>Optional vector of labels for each mask</w:t>
              </w:r>
            </w:ins>
          </w:p>
        </w:tc>
      </w:tr>
      <w:tr w:rsidR="004A1669" w14:paraId="4364D03F" w14:textId="77777777" w:rsidTr="004A1669">
        <w:tblPrEx>
          <w:tblW w:w="9972" w:type="dxa"/>
          <w:tblLayout w:type="fixed"/>
          <w:tblCellMar>
            <w:left w:w="10" w:type="dxa"/>
            <w:right w:w="10" w:type="dxa"/>
          </w:tblCellMar>
          <w:tblLook w:val="0000" w:firstRow="0" w:lastRow="0" w:firstColumn="0" w:lastColumn="0" w:noHBand="0" w:noVBand="0"/>
          <w:tblPrExChange w:id="290"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291" w:author="Boyko, James" w:date="2025-01-29T15:36:00Z"/>
        </w:trPr>
        <w:tc>
          <w:tcPr>
            <w:tcW w:w="2521" w:type="dxa"/>
            <w:vMerge/>
            <w:tcBorders>
              <w:top w:val="single" w:sz="4" w:space="0" w:color="000000"/>
            </w:tcBorders>
            <w:tcMar>
              <w:top w:w="0" w:type="dxa"/>
              <w:left w:w="0" w:type="dxa"/>
              <w:bottom w:w="0" w:type="dxa"/>
              <w:right w:w="0" w:type="dxa"/>
            </w:tcMar>
            <w:vAlign w:val="center"/>
            <w:tcPrChange w:id="292"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359EAEF0" w14:textId="77777777" w:rsidR="004A1669" w:rsidRDefault="004A1669">
            <w:pPr>
              <w:suppressAutoHyphens w:val="0"/>
              <w:jc w:val="center"/>
              <w:rPr>
                <w:ins w:id="293" w:author="Boyko, James" w:date="2025-01-29T15:36:00Z" w16du:dateUtc="2025-01-29T20:36:00Z"/>
              </w:rPr>
              <w:pPrChange w:id="294" w:author="Boyko, James" w:date="2025-01-29T15:37:00Z" w16du:dateUtc="2025-01-29T20:37:00Z">
                <w:pPr>
                  <w:suppressAutoHyphens w:val="0"/>
                </w:pPr>
              </w:pPrChange>
            </w:pPr>
          </w:p>
        </w:tc>
        <w:tc>
          <w:tcPr>
            <w:tcW w:w="1529" w:type="dxa"/>
            <w:tcMar>
              <w:top w:w="0" w:type="dxa"/>
              <w:left w:w="0" w:type="dxa"/>
              <w:bottom w:w="0" w:type="dxa"/>
              <w:right w:w="0" w:type="dxa"/>
            </w:tcMar>
            <w:tcPrChange w:id="295" w:author="Boyko, James" w:date="2025-01-29T15:37:00Z" w16du:dateUtc="2025-01-29T20:37:00Z">
              <w:tcPr>
                <w:tcW w:w="1529" w:type="dxa"/>
                <w:tcMar>
                  <w:top w:w="0" w:type="dxa"/>
                  <w:left w:w="0" w:type="dxa"/>
                  <w:bottom w:w="0" w:type="dxa"/>
                  <w:right w:w="0" w:type="dxa"/>
                </w:tcMar>
              </w:tcPr>
            </w:tcPrChange>
          </w:tcPr>
          <w:p w14:paraId="23A9EA55" w14:textId="0C94ABAF" w:rsidR="004A1669" w:rsidRPr="00E9728F" w:rsidRDefault="004A1669" w:rsidP="004A1669">
            <w:pPr>
              <w:pStyle w:val="TableContents"/>
              <w:jc w:val="center"/>
              <w:rPr>
                <w:ins w:id="296" w:author="Boyko, James" w:date="2025-01-29T15:36:00Z" w16du:dateUtc="2025-01-29T20:36:00Z"/>
                <w:rFonts w:ascii="Liberation Mono" w:hAnsi="Liberation Mono"/>
                <w:color w:val="000000"/>
                <w:sz w:val="16"/>
                <w:szCs w:val="16"/>
              </w:rPr>
            </w:pPr>
            <w:ins w:id="297" w:author="Boyko, James" w:date="2025-01-29T15:36:00Z" w16du:dateUtc="2025-01-29T20:36:00Z">
              <w:r w:rsidRPr="00E9728F">
                <w:rPr>
                  <w:rFonts w:ascii="Liberation Mono" w:hAnsi="Liberation Mono"/>
                  <w:color w:val="000000"/>
                  <w:sz w:val="16"/>
                  <w:szCs w:val="16"/>
                </w:rPr>
                <w:t>scores</w:t>
              </w:r>
            </w:ins>
          </w:p>
        </w:tc>
        <w:tc>
          <w:tcPr>
            <w:tcW w:w="5922" w:type="dxa"/>
            <w:tcMar>
              <w:top w:w="0" w:type="dxa"/>
              <w:left w:w="0" w:type="dxa"/>
              <w:bottom w:w="0" w:type="dxa"/>
              <w:right w:w="0" w:type="dxa"/>
            </w:tcMar>
            <w:tcPrChange w:id="298" w:author="Boyko, James" w:date="2025-01-29T15:37:00Z" w16du:dateUtc="2025-01-29T20:37:00Z">
              <w:tcPr>
                <w:tcW w:w="5922" w:type="dxa"/>
                <w:tcMar>
                  <w:top w:w="0" w:type="dxa"/>
                  <w:left w:w="0" w:type="dxa"/>
                  <w:bottom w:w="0" w:type="dxa"/>
                  <w:right w:w="0" w:type="dxa"/>
                </w:tcMar>
              </w:tcPr>
            </w:tcPrChange>
          </w:tcPr>
          <w:p w14:paraId="488F7ABF" w14:textId="32AC3EB4" w:rsidR="004A1669" w:rsidRDefault="000A04CE" w:rsidP="004A1669">
            <w:pPr>
              <w:pStyle w:val="TableContents"/>
              <w:rPr>
                <w:ins w:id="299" w:author="Boyko, James" w:date="2025-01-29T15:36:00Z" w16du:dateUtc="2025-01-29T20:36:00Z"/>
                <w:color w:val="000000"/>
                <w:sz w:val="20"/>
                <w:szCs w:val="20"/>
              </w:rPr>
            </w:pPr>
            <w:ins w:id="300" w:author="Boyko, James" w:date="2025-01-29T15:38:00Z" w16du:dateUtc="2025-01-29T20:38:00Z">
              <w:r w:rsidRPr="000A04CE">
                <w:rPr>
                  <w:color w:val="000000"/>
                  <w:sz w:val="20"/>
                  <w:szCs w:val="20"/>
                </w:rPr>
                <w:t>Optional vector of confidence scores</w:t>
              </w:r>
            </w:ins>
          </w:p>
        </w:tc>
      </w:tr>
      <w:tr w:rsidR="004A1669" w14:paraId="63BAECC5" w14:textId="77777777" w:rsidTr="004A1669">
        <w:tblPrEx>
          <w:tblW w:w="9972" w:type="dxa"/>
          <w:tblLayout w:type="fixed"/>
          <w:tblCellMar>
            <w:left w:w="10" w:type="dxa"/>
            <w:right w:w="10" w:type="dxa"/>
          </w:tblCellMar>
          <w:tblLook w:val="0000" w:firstRow="0" w:lastRow="0" w:firstColumn="0" w:lastColumn="0" w:noHBand="0" w:noVBand="0"/>
          <w:tblPrExChange w:id="301"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02" w:author="Boyko, James" w:date="2025-01-29T15:36:00Z"/>
        </w:trPr>
        <w:tc>
          <w:tcPr>
            <w:tcW w:w="2521" w:type="dxa"/>
            <w:vMerge/>
            <w:tcBorders>
              <w:top w:val="single" w:sz="4" w:space="0" w:color="000000"/>
            </w:tcBorders>
            <w:tcMar>
              <w:top w:w="0" w:type="dxa"/>
              <w:left w:w="0" w:type="dxa"/>
              <w:bottom w:w="0" w:type="dxa"/>
              <w:right w:w="0" w:type="dxa"/>
            </w:tcMar>
            <w:vAlign w:val="center"/>
            <w:tcPrChange w:id="303"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0D95D915" w14:textId="77777777" w:rsidR="004A1669" w:rsidRDefault="004A1669">
            <w:pPr>
              <w:suppressAutoHyphens w:val="0"/>
              <w:jc w:val="center"/>
              <w:rPr>
                <w:ins w:id="304" w:author="Boyko, James" w:date="2025-01-29T15:36:00Z" w16du:dateUtc="2025-01-29T20:36:00Z"/>
              </w:rPr>
              <w:pPrChange w:id="305" w:author="Boyko, James" w:date="2025-01-29T15:37:00Z" w16du:dateUtc="2025-01-29T20:37:00Z">
                <w:pPr>
                  <w:suppressAutoHyphens w:val="0"/>
                </w:pPr>
              </w:pPrChange>
            </w:pPr>
          </w:p>
        </w:tc>
        <w:tc>
          <w:tcPr>
            <w:tcW w:w="1529" w:type="dxa"/>
            <w:tcMar>
              <w:top w:w="0" w:type="dxa"/>
              <w:left w:w="0" w:type="dxa"/>
              <w:bottom w:w="0" w:type="dxa"/>
              <w:right w:w="0" w:type="dxa"/>
            </w:tcMar>
            <w:tcPrChange w:id="306" w:author="Boyko, James" w:date="2025-01-29T15:37:00Z" w16du:dateUtc="2025-01-29T20:37:00Z">
              <w:tcPr>
                <w:tcW w:w="1529" w:type="dxa"/>
                <w:tcMar>
                  <w:top w:w="0" w:type="dxa"/>
                  <w:left w:w="0" w:type="dxa"/>
                  <w:bottom w:w="0" w:type="dxa"/>
                  <w:right w:w="0" w:type="dxa"/>
                </w:tcMar>
              </w:tcPr>
            </w:tcPrChange>
          </w:tcPr>
          <w:p w14:paraId="48B5A616" w14:textId="01F7AB54" w:rsidR="004A1669" w:rsidRPr="00E9728F" w:rsidRDefault="004A1669" w:rsidP="004A1669">
            <w:pPr>
              <w:pStyle w:val="TableContents"/>
              <w:jc w:val="center"/>
              <w:rPr>
                <w:ins w:id="307" w:author="Boyko, James" w:date="2025-01-29T15:36:00Z" w16du:dateUtc="2025-01-29T20:36:00Z"/>
                <w:rFonts w:ascii="Liberation Mono" w:hAnsi="Liberation Mono"/>
                <w:color w:val="000000"/>
                <w:sz w:val="16"/>
                <w:szCs w:val="16"/>
              </w:rPr>
            </w:pPr>
            <w:ins w:id="308" w:author="Boyko, James" w:date="2025-01-29T15:36:00Z" w16du:dateUtc="2025-01-29T20:36:00Z">
              <w:r w:rsidRPr="00E9728F">
                <w:rPr>
                  <w:rFonts w:ascii="Liberation Mono" w:hAnsi="Liberation Mono"/>
                  <w:color w:val="000000"/>
                  <w:sz w:val="16"/>
                  <w:szCs w:val="16"/>
                </w:rPr>
                <w:t>output_path</w:t>
              </w:r>
            </w:ins>
          </w:p>
        </w:tc>
        <w:tc>
          <w:tcPr>
            <w:tcW w:w="5922" w:type="dxa"/>
            <w:tcMar>
              <w:top w:w="0" w:type="dxa"/>
              <w:left w:w="0" w:type="dxa"/>
              <w:bottom w:w="0" w:type="dxa"/>
              <w:right w:w="0" w:type="dxa"/>
            </w:tcMar>
            <w:tcPrChange w:id="309" w:author="Boyko, James" w:date="2025-01-29T15:37:00Z" w16du:dateUtc="2025-01-29T20:37:00Z">
              <w:tcPr>
                <w:tcW w:w="5922" w:type="dxa"/>
                <w:tcMar>
                  <w:top w:w="0" w:type="dxa"/>
                  <w:left w:w="0" w:type="dxa"/>
                  <w:bottom w:w="0" w:type="dxa"/>
                  <w:right w:w="0" w:type="dxa"/>
                </w:tcMar>
              </w:tcPr>
            </w:tcPrChange>
          </w:tcPr>
          <w:p w14:paraId="7BB18151" w14:textId="17075D0C" w:rsidR="004A1669" w:rsidRDefault="000A04CE" w:rsidP="004A1669">
            <w:pPr>
              <w:pStyle w:val="TableContents"/>
              <w:rPr>
                <w:ins w:id="310" w:author="Boyko, James" w:date="2025-01-29T15:36:00Z" w16du:dateUtc="2025-01-29T20:36:00Z"/>
                <w:color w:val="000000"/>
                <w:sz w:val="20"/>
                <w:szCs w:val="20"/>
              </w:rPr>
            </w:pPr>
            <w:ins w:id="311" w:author="Boyko, James" w:date="2025-01-29T15:38:00Z" w16du:dateUtc="2025-01-29T20:38:00Z">
              <w:r w:rsidRPr="000A04CE">
                <w:rPr>
                  <w:color w:val="000000"/>
                  <w:sz w:val="20"/>
                  <w:szCs w:val="20"/>
                </w:rPr>
                <w:t>Character. Path where files should be saved.</w:t>
              </w:r>
            </w:ins>
          </w:p>
        </w:tc>
      </w:tr>
      <w:tr w:rsidR="004A1669" w14:paraId="0CD9BE76" w14:textId="77777777" w:rsidTr="004A1669">
        <w:tblPrEx>
          <w:tblW w:w="9972" w:type="dxa"/>
          <w:tblLayout w:type="fixed"/>
          <w:tblCellMar>
            <w:left w:w="10" w:type="dxa"/>
            <w:right w:w="10" w:type="dxa"/>
          </w:tblCellMar>
          <w:tblLook w:val="0000" w:firstRow="0" w:lastRow="0" w:firstColumn="0" w:lastColumn="0" w:noHBand="0" w:noVBand="0"/>
          <w:tblPrExChange w:id="312"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13" w:author="Boyko, James" w:date="2025-01-29T15:36:00Z"/>
        </w:trPr>
        <w:tc>
          <w:tcPr>
            <w:tcW w:w="2521" w:type="dxa"/>
            <w:vMerge/>
            <w:tcBorders>
              <w:top w:val="single" w:sz="4" w:space="0" w:color="000000"/>
            </w:tcBorders>
            <w:tcMar>
              <w:top w:w="0" w:type="dxa"/>
              <w:left w:w="0" w:type="dxa"/>
              <w:bottom w:w="0" w:type="dxa"/>
              <w:right w:w="0" w:type="dxa"/>
            </w:tcMar>
            <w:vAlign w:val="center"/>
            <w:tcPrChange w:id="314"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58863748" w14:textId="77777777" w:rsidR="004A1669" w:rsidRDefault="004A1669">
            <w:pPr>
              <w:suppressAutoHyphens w:val="0"/>
              <w:jc w:val="center"/>
              <w:rPr>
                <w:ins w:id="315" w:author="Boyko, James" w:date="2025-01-29T15:36:00Z" w16du:dateUtc="2025-01-29T20:36:00Z"/>
              </w:rPr>
              <w:pPrChange w:id="316" w:author="Boyko, James" w:date="2025-01-29T15:37:00Z" w16du:dateUtc="2025-01-29T20:37:00Z">
                <w:pPr>
                  <w:suppressAutoHyphens w:val="0"/>
                </w:pPr>
              </w:pPrChange>
            </w:pPr>
          </w:p>
        </w:tc>
        <w:tc>
          <w:tcPr>
            <w:tcW w:w="1529" w:type="dxa"/>
            <w:tcMar>
              <w:top w:w="0" w:type="dxa"/>
              <w:left w:w="0" w:type="dxa"/>
              <w:bottom w:w="0" w:type="dxa"/>
              <w:right w:w="0" w:type="dxa"/>
            </w:tcMar>
            <w:tcPrChange w:id="317" w:author="Boyko, James" w:date="2025-01-29T15:37:00Z" w16du:dateUtc="2025-01-29T20:37:00Z">
              <w:tcPr>
                <w:tcW w:w="1529" w:type="dxa"/>
                <w:tcMar>
                  <w:top w:w="0" w:type="dxa"/>
                  <w:left w:w="0" w:type="dxa"/>
                  <w:bottom w:w="0" w:type="dxa"/>
                  <w:right w:w="0" w:type="dxa"/>
                </w:tcMar>
              </w:tcPr>
            </w:tcPrChange>
          </w:tcPr>
          <w:p w14:paraId="3003B34D" w14:textId="446E24D2" w:rsidR="004A1669" w:rsidRPr="00E9728F" w:rsidRDefault="004A1669" w:rsidP="004A1669">
            <w:pPr>
              <w:pStyle w:val="TableContents"/>
              <w:jc w:val="center"/>
              <w:rPr>
                <w:ins w:id="318" w:author="Boyko, James" w:date="2025-01-29T15:36:00Z" w16du:dateUtc="2025-01-29T20:36:00Z"/>
                <w:rFonts w:ascii="Liberation Mono" w:hAnsi="Liberation Mono"/>
                <w:color w:val="000000"/>
                <w:sz w:val="16"/>
                <w:szCs w:val="16"/>
              </w:rPr>
            </w:pPr>
            <w:ins w:id="319" w:author="Boyko, James" w:date="2025-01-29T15:36:00Z" w16du:dateUtc="2025-01-29T20:36:00Z">
              <w:r w:rsidRPr="00E9728F">
                <w:rPr>
                  <w:rFonts w:ascii="Liberation Mono" w:hAnsi="Liberation Mono"/>
                  <w:color w:val="000000"/>
                  <w:sz w:val="16"/>
                  <w:szCs w:val="16"/>
                </w:rPr>
                <w:t>score_threshold</w:t>
              </w:r>
            </w:ins>
          </w:p>
        </w:tc>
        <w:tc>
          <w:tcPr>
            <w:tcW w:w="5922" w:type="dxa"/>
            <w:tcMar>
              <w:top w:w="0" w:type="dxa"/>
              <w:left w:w="0" w:type="dxa"/>
              <w:bottom w:w="0" w:type="dxa"/>
              <w:right w:w="0" w:type="dxa"/>
            </w:tcMar>
            <w:tcPrChange w:id="320" w:author="Boyko, James" w:date="2025-01-29T15:37:00Z" w16du:dateUtc="2025-01-29T20:37:00Z">
              <w:tcPr>
                <w:tcW w:w="5922" w:type="dxa"/>
                <w:tcMar>
                  <w:top w:w="0" w:type="dxa"/>
                  <w:left w:w="0" w:type="dxa"/>
                  <w:bottom w:w="0" w:type="dxa"/>
                  <w:right w:w="0" w:type="dxa"/>
                </w:tcMar>
              </w:tcPr>
            </w:tcPrChange>
          </w:tcPr>
          <w:p w14:paraId="19026B44" w14:textId="188482F1" w:rsidR="004A1669" w:rsidRDefault="000A04CE" w:rsidP="004A1669">
            <w:pPr>
              <w:pStyle w:val="TableContents"/>
              <w:rPr>
                <w:ins w:id="321" w:author="Boyko, James" w:date="2025-01-29T15:36:00Z" w16du:dateUtc="2025-01-29T20:36:00Z"/>
                <w:color w:val="000000"/>
                <w:sz w:val="20"/>
                <w:szCs w:val="20"/>
              </w:rPr>
            </w:pPr>
            <w:ins w:id="322" w:author="Boyko, James" w:date="2025-01-29T15:38:00Z" w16du:dateUtc="2025-01-29T20:38:00Z">
              <w:r w:rsidRPr="000A04CE">
                <w:rPr>
                  <w:color w:val="000000"/>
                  <w:sz w:val="20"/>
                  <w:szCs w:val="20"/>
                </w:rPr>
                <w:t>Numeric. Threshold for including results (0-1)</w:t>
              </w:r>
            </w:ins>
          </w:p>
        </w:tc>
      </w:tr>
      <w:tr w:rsidR="004A1669" w14:paraId="66CF2901" w14:textId="77777777" w:rsidTr="004A1669">
        <w:tblPrEx>
          <w:tblW w:w="9972" w:type="dxa"/>
          <w:tblLayout w:type="fixed"/>
          <w:tblCellMar>
            <w:left w:w="10" w:type="dxa"/>
            <w:right w:w="10" w:type="dxa"/>
          </w:tblCellMar>
          <w:tblLook w:val="0000" w:firstRow="0" w:lastRow="0" w:firstColumn="0" w:lastColumn="0" w:noHBand="0" w:noVBand="0"/>
          <w:tblPrExChange w:id="323"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24" w:author="Boyko, James" w:date="2025-01-29T15:36:00Z"/>
        </w:trPr>
        <w:tc>
          <w:tcPr>
            <w:tcW w:w="2521" w:type="dxa"/>
            <w:vMerge/>
            <w:tcBorders>
              <w:top w:val="single" w:sz="4" w:space="0" w:color="000000"/>
            </w:tcBorders>
            <w:tcMar>
              <w:top w:w="0" w:type="dxa"/>
              <w:left w:w="0" w:type="dxa"/>
              <w:bottom w:w="0" w:type="dxa"/>
              <w:right w:w="0" w:type="dxa"/>
            </w:tcMar>
            <w:vAlign w:val="center"/>
            <w:tcPrChange w:id="325"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186C7588" w14:textId="77777777" w:rsidR="004A1669" w:rsidRDefault="004A1669">
            <w:pPr>
              <w:suppressAutoHyphens w:val="0"/>
              <w:jc w:val="center"/>
              <w:rPr>
                <w:ins w:id="326" w:author="Boyko, James" w:date="2025-01-29T15:36:00Z" w16du:dateUtc="2025-01-29T20:36:00Z"/>
              </w:rPr>
              <w:pPrChange w:id="327" w:author="Boyko, James" w:date="2025-01-29T15:37:00Z" w16du:dateUtc="2025-01-29T20:37:00Z">
                <w:pPr>
                  <w:suppressAutoHyphens w:val="0"/>
                </w:pPr>
              </w:pPrChange>
            </w:pPr>
          </w:p>
        </w:tc>
        <w:tc>
          <w:tcPr>
            <w:tcW w:w="1529" w:type="dxa"/>
            <w:tcMar>
              <w:top w:w="0" w:type="dxa"/>
              <w:left w:w="0" w:type="dxa"/>
              <w:bottom w:w="0" w:type="dxa"/>
              <w:right w:w="0" w:type="dxa"/>
            </w:tcMar>
            <w:tcPrChange w:id="328" w:author="Boyko, James" w:date="2025-01-29T15:37:00Z" w16du:dateUtc="2025-01-29T20:37:00Z">
              <w:tcPr>
                <w:tcW w:w="1529" w:type="dxa"/>
                <w:tcMar>
                  <w:top w:w="0" w:type="dxa"/>
                  <w:left w:w="0" w:type="dxa"/>
                  <w:bottom w:w="0" w:type="dxa"/>
                  <w:right w:w="0" w:type="dxa"/>
                </w:tcMar>
              </w:tcPr>
            </w:tcPrChange>
          </w:tcPr>
          <w:p w14:paraId="13E5B2E2" w14:textId="6E34F75B" w:rsidR="004A1669" w:rsidRPr="00E9728F" w:rsidRDefault="004A1669" w:rsidP="004A1669">
            <w:pPr>
              <w:pStyle w:val="TableContents"/>
              <w:jc w:val="center"/>
              <w:rPr>
                <w:ins w:id="329" w:author="Boyko, James" w:date="2025-01-29T15:36:00Z" w16du:dateUtc="2025-01-29T20:36:00Z"/>
                <w:rFonts w:ascii="Liberation Mono" w:hAnsi="Liberation Mono"/>
                <w:color w:val="000000"/>
                <w:sz w:val="16"/>
                <w:szCs w:val="16"/>
              </w:rPr>
            </w:pPr>
            <w:ins w:id="330" w:author="Boyko, James" w:date="2025-01-29T15:36:00Z" w16du:dateUtc="2025-01-29T20:36:00Z">
              <w:r w:rsidRPr="00E9728F">
                <w:rPr>
                  <w:rFonts w:ascii="Liberation Mono" w:hAnsi="Liberation Mono"/>
                  <w:color w:val="000000"/>
                  <w:sz w:val="16"/>
                  <w:szCs w:val="16"/>
                </w:rPr>
                <w:t>remove_overlap</w:t>
              </w:r>
            </w:ins>
          </w:p>
        </w:tc>
        <w:tc>
          <w:tcPr>
            <w:tcW w:w="5922" w:type="dxa"/>
            <w:tcMar>
              <w:top w:w="0" w:type="dxa"/>
              <w:left w:w="0" w:type="dxa"/>
              <w:bottom w:w="0" w:type="dxa"/>
              <w:right w:w="0" w:type="dxa"/>
            </w:tcMar>
            <w:tcPrChange w:id="331" w:author="Boyko, James" w:date="2025-01-29T15:37:00Z" w16du:dateUtc="2025-01-29T20:37:00Z">
              <w:tcPr>
                <w:tcW w:w="5922" w:type="dxa"/>
                <w:tcMar>
                  <w:top w:w="0" w:type="dxa"/>
                  <w:left w:w="0" w:type="dxa"/>
                  <w:bottom w:w="0" w:type="dxa"/>
                  <w:right w:w="0" w:type="dxa"/>
                </w:tcMar>
              </w:tcPr>
            </w:tcPrChange>
          </w:tcPr>
          <w:p w14:paraId="6E0C3EB9" w14:textId="60143526" w:rsidR="004A1669" w:rsidRDefault="000A04CE" w:rsidP="004A1669">
            <w:pPr>
              <w:pStyle w:val="TableContents"/>
              <w:rPr>
                <w:ins w:id="332" w:author="Boyko, James" w:date="2025-01-29T15:36:00Z" w16du:dateUtc="2025-01-29T20:36:00Z"/>
                <w:color w:val="000000"/>
                <w:sz w:val="20"/>
                <w:szCs w:val="20"/>
              </w:rPr>
            </w:pPr>
            <w:ins w:id="333" w:author="Boyko, James" w:date="2025-01-29T15:39:00Z" w16du:dateUtc="2025-01-29T20:39:00Z">
              <w:r w:rsidRPr="000A04CE">
                <w:rPr>
                  <w:color w:val="000000"/>
                  <w:sz w:val="20"/>
                  <w:szCs w:val="20"/>
                </w:rPr>
                <w:t>Boolean. Whether to remove any overlapping regions from masks with different labels.</w:t>
              </w:r>
            </w:ins>
          </w:p>
        </w:tc>
      </w:tr>
      <w:tr w:rsidR="004A1669" w14:paraId="2DCEC718" w14:textId="77777777" w:rsidTr="004A1669">
        <w:tblPrEx>
          <w:tblW w:w="9972" w:type="dxa"/>
          <w:tblLayout w:type="fixed"/>
          <w:tblCellMar>
            <w:left w:w="10" w:type="dxa"/>
            <w:right w:w="10" w:type="dxa"/>
          </w:tblCellMar>
          <w:tblLook w:val="0000" w:firstRow="0" w:lastRow="0" w:firstColumn="0" w:lastColumn="0" w:noHBand="0" w:noVBand="0"/>
          <w:tblPrExChange w:id="334"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35" w:author="Boyko, James" w:date="2025-01-29T15:36:00Z"/>
        </w:trPr>
        <w:tc>
          <w:tcPr>
            <w:tcW w:w="2521" w:type="dxa"/>
            <w:vMerge/>
            <w:tcBorders>
              <w:top w:val="single" w:sz="4" w:space="0" w:color="000000"/>
            </w:tcBorders>
            <w:tcMar>
              <w:top w:w="0" w:type="dxa"/>
              <w:left w:w="0" w:type="dxa"/>
              <w:bottom w:w="0" w:type="dxa"/>
              <w:right w:w="0" w:type="dxa"/>
            </w:tcMar>
            <w:vAlign w:val="center"/>
            <w:tcPrChange w:id="336"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3464F77C" w14:textId="77777777" w:rsidR="004A1669" w:rsidRDefault="004A1669">
            <w:pPr>
              <w:suppressAutoHyphens w:val="0"/>
              <w:jc w:val="center"/>
              <w:rPr>
                <w:ins w:id="337" w:author="Boyko, James" w:date="2025-01-29T15:36:00Z" w16du:dateUtc="2025-01-29T20:36:00Z"/>
              </w:rPr>
              <w:pPrChange w:id="338" w:author="Boyko, James" w:date="2025-01-29T15:37:00Z" w16du:dateUtc="2025-01-29T20:37:00Z">
                <w:pPr>
                  <w:suppressAutoHyphens w:val="0"/>
                </w:pPr>
              </w:pPrChange>
            </w:pPr>
          </w:p>
        </w:tc>
        <w:tc>
          <w:tcPr>
            <w:tcW w:w="1529" w:type="dxa"/>
            <w:tcMar>
              <w:top w:w="0" w:type="dxa"/>
              <w:left w:w="0" w:type="dxa"/>
              <w:bottom w:w="0" w:type="dxa"/>
              <w:right w:w="0" w:type="dxa"/>
            </w:tcMar>
            <w:tcPrChange w:id="339" w:author="Boyko, James" w:date="2025-01-29T15:37:00Z" w16du:dateUtc="2025-01-29T20:37:00Z">
              <w:tcPr>
                <w:tcW w:w="1529" w:type="dxa"/>
                <w:tcMar>
                  <w:top w:w="0" w:type="dxa"/>
                  <w:left w:w="0" w:type="dxa"/>
                  <w:bottom w:w="0" w:type="dxa"/>
                  <w:right w:w="0" w:type="dxa"/>
                </w:tcMar>
              </w:tcPr>
            </w:tcPrChange>
          </w:tcPr>
          <w:p w14:paraId="20772E02" w14:textId="08815C4D" w:rsidR="004A1669" w:rsidRPr="00E9728F" w:rsidRDefault="004A1669" w:rsidP="004A1669">
            <w:pPr>
              <w:pStyle w:val="TableContents"/>
              <w:jc w:val="center"/>
              <w:rPr>
                <w:ins w:id="340" w:author="Boyko, James" w:date="2025-01-29T15:36:00Z" w16du:dateUtc="2025-01-29T20:36:00Z"/>
                <w:rFonts w:ascii="Liberation Mono" w:hAnsi="Liberation Mono"/>
                <w:color w:val="000000"/>
                <w:sz w:val="16"/>
                <w:szCs w:val="16"/>
              </w:rPr>
            </w:pPr>
            <w:ins w:id="341" w:author="Boyko, James" w:date="2025-01-29T15:36:00Z" w16du:dateUtc="2025-01-29T20:36:00Z">
              <w:r w:rsidRPr="00E9728F">
                <w:rPr>
                  <w:rFonts w:ascii="Liberation Mono" w:hAnsi="Liberation Mono"/>
                  <w:color w:val="000000"/>
                  <w:sz w:val="16"/>
                  <w:szCs w:val="16"/>
                </w:rPr>
                <w:t>return_binary</w:t>
              </w:r>
            </w:ins>
          </w:p>
        </w:tc>
        <w:tc>
          <w:tcPr>
            <w:tcW w:w="5922" w:type="dxa"/>
            <w:tcMar>
              <w:top w:w="0" w:type="dxa"/>
              <w:left w:w="0" w:type="dxa"/>
              <w:bottom w:w="0" w:type="dxa"/>
              <w:right w:w="0" w:type="dxa"/>
            </w:tcMar>
            <w:tcPrChange w:id="342" w:author="Boyko, James" w:date="2025-01-29T15:37:00Z" w16du:dateUtc="2025-01-29T20:37:00Z">
              <w:tcPr>
                <w:tcW w:w="5922" w:type="dxa"/>
                <w:tcMar>
                  <w:top w:w="0" w:type="dxa"/>
                  <w:left w:w="0" w:type="dxa"/>
                  <w:bottom w:w="0" w:type="dxa"/>
                  <w:right w:w="0" w:type="dxa"/>
                </w:tcMar>
              </w:tcPr>
            </w:tcPrChange>
          </w:tcPr>
          <w:p w14:paraId="172CD407" w14:textId="0A0E5C8F" w:rsidR="004A1669" w:rsidRDefault="000A04CE" w:rsidP="004A1669">
            <w:pPr>
              <w:pStyle w:val="TableContents"/>
              <w:rPr>
                <w:ins w:id="343" w:author="Boyko, James" w:date="2025-01-29T15:36:00Z" w16du:dateUtc="2025-01-29T20:36:00Z"/>
                <w:color w:val="000000"/>
                <w:sz w:val="20"/>
                <w:szCs w:val="20"/>
              </w:rPr>
            </w:pPr>
            <w:ins w:id="344" w:author="Boyko, James" w:date="2025-01-29T15:39:00Z" w16du:dateUtc="2025-01-29T20:39:00Z">
              <w:r w:rsidRPr="000A04CE">
                <w:rPr>
                  <w:color w:val="000000"/>
                  <w:sz w:val="20"/>
                  <w:szCs w:val="20"/>
                </w:rPr>
                <w:t>Boolean. Whether only a binary mask should be returned.</w:t>
              </w:r>
            </w:ins>
          </w:p>
        </w:tc>
      </w:tr>
      <w:tr w:rsidR="004A1669" w14:paraId="41E2D7FC" w14:textId="77777777" w:rsidTr="004A1669">
        <w:tblPrEx>
          <w:tblW w:w="9972" w:type="dxa"/>
          <w:tblLayout w:type="fixed"/>
          <w:tblCellMar>
            <w:left w:w="10" w:type="dxa"/>
            <w:right w:w="10" w:type="dxa"/>
          </w:tblCellMar>
          <w:tblLook w:val="0000" w:firstRow="0" w:lastRow="0" w:firstColumn="0" w:lastColumn="0" w:noHBand="0" w:noVBand="0"/>
          <w:tblPrExChange w:id="345"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46" w:author="Boyko, James" w:date="2025-01-29T15:36:00Z"/>
        </w:trPr>
        <w:tc>
          <w:tcPr>
            <w:tcW w:w="2521" w:type="dxa"/>
            <w:vMerge/>
            <w:tcBorders>
              <w:top w:val="single" w:sz="4" w:space="0" w:color="000000"/>
            </w:tcBorders>
            <w:tcMar>
              <w:top w:w="0" w:type="dxa"/>
              <w:left w:w="0" w:type="dxa"/>
              <w:bottom w:w="0" w:type="dxa"/>
              <w:right w:w="0" w:type="dxa"/>
            </w:tcMar>
            <w:vAlign w:val="center"/>
            <w:tcPrChange w:id="347"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70B8A02F" w14:textId="77777777" w:rsidR="004A1669" w:rsidRDefault="004A1669">
            <w:pPr>
              <w:suppressAutoHyphens w:val="0"/>
              <w:jc w:val="center"/>
              <w:rPr>
                <w:ins w:id="348" w:author="Boyko, James" w:date="2025-01-29T15:36:00Z" w16du:dateUtc="2025-01-29T20:36:00Z"/>
              </w:rPr>
              <w:pPrChange w:id="349" w:author="Boyko, James" w:date="2025-01-29T15:37:00Z" w16du:dateUtc="2025-01-29T20:37:00Z">
                <w:pPr>
                  <w:suppressAutoHyphens w:val="0"/>
                </w:pPr>
              </w:pPrChange>
            </w:pPr>
          </w:p>
        </w:tc>
        <w:tc>
          <w:tcPr>
            <w:tcW w:w="1529" w:type="dxa"/>
            <w:tcMar>
              <w:top w:w="0" w:type="dxa"/>
              <w:left w:w="0" w:type="dxa"/>
              <w:bottom w:w="0" w:type="dxa"/>
              <w:right w:w="0" w:type="dxa"/>
            </w:tcMar>
            <w:tcPrChange w:id="350" w:author="Boyko, James" w:date="2025-01-29T15:37:00Z" w16du:dateUtc="2025-01-29T20:37:00Z">
              <w:tcPr>
                <w:tcW w:w="1529" w:type="dxa"/>
                <w:tcMar>
                  <w:top w:w="0" w:type="dxa"/>
                  <w:left w:w="0" w:type="dxa"/>
                  <w:bottom w:w="0" w:type="dxa"/>
                  <w:right w:w="0" w:type="dxa"/>
                </w:tcMar>
              </w:tcPr>
            </w:tcPrChange>
          </w:tcPr>
          <w:p w14:paraId="75E61B50" w14:textId="2FB5C37F" w:rsidR="004A1669" w:rsidRPr="00E9728F" w:rsidRDefault="004A1669" w:rsidP="004A1669">
            <w:pPr>
              <w:pStyle w:val="TableContents"/>
              <w:jc w:val="center"/>
              <w:rPr>
                <w:ins w:id="351" w:author="Boyko, James" w:date="2025-01-29T15:36:00Z" w16du:dateUtc="2025-01-29T20:36:00Z"/>
                <w:rFonts w:ascii="Liberation Mono" w:hAnsi="Liberation Mono"/>
                <w:color w:val="000000"/>
                <w:sz w:val="16"/>
                <w:szCs w:val="16"/>
              </w:rPr>
            </w:pPr>
            <w:ins w:id="352" w:author="Boyko, James" w:date="2025-01-29T15:36:00Z" w16du:dateUtc="2025-01-29T20:36:00Z">
              <w:r w:rsidRPr="00E9728F">
                <w:rPr>
                  <w:rFonts w:ascii="Liberation Mono" w:hAnsi="Liberation Mono"/>
                  <w:color w:val="000000"/>
                  <w:sz w:val="16"/>
                  <w:szCs w:val="16"/>
                </w:rPr>
                <w:t>crop</w:t>
              </w:r>
            </w:ins>
          </w:p>
        </w:tc>
        <w:tc>
          <w:tcPr>
            <w:tcW w:w="5922" w:type="dxa"/>
            <w:tcMar>
              <w:top w:w="0" w:type="dxa"/>
              <w:left w:w="0" w:type="dxa"/>
              <w:bottom w:w="0" w:type="dxa"/>
              <w:right w:w="0" w:type="dxa"/>
            </w:tcMar>
            <w:tcPrChange w:id="353" w:author="Boyko, James" w:date="2025-01-29T15:37:00Z" w16du:dateUtc="2025-01-29T20:37:00Z">
              <w:tcPr>
                <w:tcW w:w="5922" w:type="dxa"/>
                <w:tcMar>
                  <w:top w:w="0" w:type="dxa"/>
                  <w:left w:w="0" w:type="dxa"/>
                  <w:bottom w:w="0" w:type="dxa"/>
                  <w:right w:w="0" w:type="dxa"/>
                </w:tcMar>
              </w:tcPr>
            </w:tcPrChange>
          </w:tcPr>
          <w:p w14:paraId="17B2D004" w14:textId="4E387E2F" w:rsidR="004A1669" w:rsidRDefault="000A04CE" w:rsidP="004A1669">
            <w:pPr>
              <w:pStyle w:val="TableContents"/>
              <w:rPr>
                <w:ins w:id="354" w:author="Boyko, James" w:date="2025-01-29T15:36:00Z" w16du:dateUtc="2025-01-29T20:36:00Z"/>
                <w:color w:val="000000"/>
                <w:sz w:val="20"/>
                <w:szCs w:val="20"/>
              </w:rPr>
            </w:pPr>
            <w:ins w:id="355" w:author="Boyko, James" w:date="2025-01-29T15:39:00Z" w16du:dateUtc="2025-01-29T20:39:00Z">
              <w:r w:rsidRPr="000A04CE">
                <w:rPr>
                  <w:color w:val="000000"/>
                  <w:sz w:val="20"/>
                  <w:szCs w:val="20"/>
                </w:rPr>
                <w:t>Boolean. Whether to crop the image to the edges of the segment.</w:t>
              </w:r>
            </w:ins>
          </w:p>
        </w:tc>
      </w:tr>
      <w:tr w:rsidR="004A1669" w14:paraId="2824825B" w14:textId="77777777" w:rsidTr="004A1669">
        <w:tblPrEx>
          <w:tblW w:w="9972" w:type="dxa"/>
          <w:tblLayout w:type="fixed"/>
          <w:tblCellMar>
            <w:left w:w="10" w:type="dxa"/>
            <w:right w:w="10" w:type="dxa"/>
          </w:tblCellMar>
          <w:tblLook w:val="0000" w:firstRow="0" w:lastRow="0" w:firstColumn="0" w:lastColumn="0" w:noHBand="0" w:noVBand="0"/>
          <w:tblPrExChange w:id="356"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57" w:author="Boyko, James" w:date="2025-01-29T15:36:00Z"/>
        </w:trPr>
        <w:tc>
          <w:tcPr>
            <w:tcW w:w="2521" w:type="dxa"/>
            <w:vMerge/>
            <w:tcBorders>
              <w:top w:val="single" w:sz="4" w:space="0" w:color="000000"/>
            </w:tcBorders>
            <w:tcMar>
              <w:top w:w="0" w:type="dxa"/>
              <w:left w:w="0" w:type="dxa"/>
              <w:bottom w:w="0" w:type="dxa"/>
              <w:right w:w="0" w:type="dxa"/>
            </w:tcMar>
            <w:vAlign w:val="center"/>
            <w:tcPrChange w:id="358"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51E1B5CA" w14:textId="77777777" w:rsidR="004A1669" w:rsidRDefault="004A1669">
            <w:pPr>
              <w:suppressAutoHyphens w:val="0"/>
              <w:jc w:val="center"/>
              <w:rPr>
                <w:ins w:id="359" w:author="Boyko, James" w:date="2025-01-29T15:36:00Z" w16du:dateUtc="2025-01-29T20:36:00Z"/>
              </w:rPr>
              <w:pPrChange w:id="360" w:author="Boyko, James" w:date="2025-01-29T15:37:00Z" w16du:dateUtc="2025-01-29T20:37:00Z">
                <w:pPr>
                  <w:suppressAutoHyphens w:val="0"/>
                </w:pPr>
              </w:pPrChange>
            </w:pPr>
          </w:p>
        </w:tc>
        <w:tc>
          <w:tcPr>
            <w:tcW w:w="1529" w:type="dxa"/>
            <w:tcMar>
              <w:top w:w="0" w:type="dxa"/>
              <w:left w:w="0" w:type="dxa"/>
              <w:bottom w:w="0" w:type="dxa"/>
              <w:right w:w="0" w:type="dxa"/>
            </w:tcMar>
            <w:tcPrChange w:id="361" w:author="Boyko, James" w:date="2025-01-29T15:37:00Z" w16du:dateUtc="2025-01-29T20:37:00Z">
              <w:tcPr>
                <w:tcW w:w="1529" w:type="dxa"/>
                <w:tcMar>
                  <w:top w:w="0" w:type="dxa"/>
                  <w:left w:w="0" w:type="dxa"/>
                  <w:bottom w:w="0" w:type="dxa"/>
                  <w:right w:w="0" w:type="dxa"/>
                </w:tcMar>
              </w:tcPr>
            </w:tcPrChange>
          </w:tcPr>
          <w:p w14:paraId="5B07F0DB" w14:textId="0BC61CC3" w:rsidR="004A1669" w:rsidRPr="00E9728F" w:rsidRDefault="004A1669" w:rsidP="004A1669">
            <w:pPr>
              <w:pStyle w:val="TableContents"/>
              <w:jc w:val="center"/>
              <w:rPr>
                <w:ins w:id="362" w:author="Boyko, James" w:date="2025-01-29T15:36:00Z" w16du:dateUtc="2025-01-29T20:36:00Z"/>
                <w:rFonts w:ascii="Liberation Mono" w:hAnsi="Liberation Mono"/>
                <w:color w:val="000000"/>
                <w:sz w:val="16"/>
                <w:szCs w:val="16"/>
              </w:rPr>
            </w:pPr>
            <w:ins w:id="363" w:author="Boyko, James" w:date="2025-01-29T15:37:00Z" w16du:dateUtc="2025-01-29T20:37:00Z">
              <w:r w:rsidRPr="004A1669">
                <w:rPr>
                  <w:rFonts w:ascii="Liberation Mono" w:hAnsi="Liberation Mono"/>
                  <w:color w:val="000000"/>
                  <w:sz w:val="16"/>
                  <w:szCs w:val="16"/>
                </w:rPr>
                <w:t>prefix</w:t>
              </w:r>
            </w:ins>
          </w:p>
        </w:tc>
        <w:tc>
          <w:tcPr>
            <w:tcW w:w="5922" w:type="dxa"/>
            <w:tcMar>
              <w:top w:w="0" w:type="dxa"/>
              <w:left w:w="0" w:type="dxa"/>
              <w:bottom w:w="0" w:type="dxa"/>
              <w:right w:w="0" w:type="dxa"/>
            </w:tcMar>
            <w:tcPrChange w:id="364" w:author="Boyko, James" w:date="2025-01-29T15:37:00Z" w16du:dateUtc="2025-01-29T20:37:00Z">
              <w:tcPr>
                <w:tcW w:w="5922" w:type="dxa"/>
                <w:tcMar>
                  <w:top w:w="0" w:type="dxa"/>
                  <w:left w:w="0" w:type="dxa"/>
                  <w:bottom w:w="0" w:type="dxa"/>
                  <w:right w:w="0" w:type="dxa"/>
                </w:tcMar>
              </w:tcPr>
            </w:tcPrChange>
          </w:tcPr>
          <w:p w14:paraId="5AAFDFAB" w14:textId="59E08995" w:rsidR="004A1669" w:rsidRDefault="000A04CE" w:rsidP="004A1669">
            <w:pPr>
              <w:pStyle w:val="TableContents"/>
              <w:rPr>
                <w:ins w:id="365" w:author="Boyko, James" w:date="2025-01-29T15:36:00Z" w16du:dateUtc="2025-01-29T20:36:00Z"/>
                <w:color w:val="000000"/>
                <w:sz w:val="20"/>
                <w:szCs w:val="20"/>
              </w:rPr>
            </w:pPr>
            <w:ins w:id="366" w:author="Boyko, James" w:date="2025-01-29T15:39:00Z" w16du:dateUtc="2025-01-29T20:39:00Z">
              <w:r w:rsidRPr="000A04CE">
                <w:rPr>
                  <w:color w:val="000000"/>
                  <w:sz w:val="20"/>
                  <w:szCs w:val="20"/>
                </w:rPr>
                <w:t>Character. Prefix for output filenames (default: NULL uses "segment")</w:t>
              </w:r>
            </w:ins>
          </w:p>
        </w:tc>
      </w:tr>
      <w:tr w:rsidR="004A1669" w14:paraId="1B61E01B" w14:textId="77777777" w:rsidTr="004A1669">
        <w:tblPrEx>
          <w:tblW w:w="9972" w:type="dxa"/>
          <w:tblLayout w:type="fixed"/>
          <w:tblCellMar>
            <w:left w:w="10" w:type="dxa"/>
            <w:right w:w="10" w:type="dxa"/>
          </w:tblCellMar>
          <w:tblLook w:val="0000" w:firstRow="0" w:lastRow="0" w:firstColumn="0" w:lastColumn="0" w:noHBand="0" w:noVBand="0"/>
          <w:tblPrExChange w:id="367"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68" w:author="Boyko, James" w:date="2025-01-29T15:36:00Z"/>
        </w:trPr>
        <w:tc>
          <w:tcPr>
            <w:tcW w:w="2521" w:type="dxa"/>
            <w:vMerge/>
            <w:tcBorders>
              <w:top w:val="single" w:sz="4" w:space="0" w:color="000000"/>
            </w:tcBorders>
            <w:tcMar>
              <w:top w:w="0" w:type="dxa"/>
              <w:left w:w="0" w:type="dxa"/>
              <w:bottom w:w="0" w:type="dxa"/>
              <w:right w:w="0" w:type="dxa"/>
            </w:tcMar>
            <w:vAlign w:val="center"/>
            <w:tcPrChange w:id="369"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1BA9B1BB" w14:textId="77777777" w:rsidR="004A1669" w:rsidRDefault="004A1669">
            <w:pPr>
              <w:suppressAutoHyphens w:val="0"/>
              <w:jc w:val="center"/>
              <w:rPr>
                <w:ins w:id="370" w:author="Boyko, James" w:date="2025-01-29T15:36:00Z" w16du:dateUtc="2025-01-29T20:36:00Z"/>
              </w:rPr>
              <w:pPrChange w:id="371" w:author="Boyko, James" w:date="2025-01-29T15:37:00Z" w16du:dateUtc="2025-01-29T20:37:00Z">
                <w:pPr>
                  <w:suppressAutoHyphens w:val="0"/>
                </w:pPr>
              </w:pPrChange>
            </w:pPr>
          </w:p>
        </w:tc>
        <w:tc>
          <w:tcPr>
            <w:tcW w:w="1529" w:type="dxa"/>
            <w:tcMar>
              <w:top w:w="0" w:type="dxa"/>
              <w:left w:w="0" w:type="dxa"/>
              <w:bottom w:w="0" w:type="dxa"/>
              <w:right w:w="0" w:type="dxa"/>
            </w:tcMar>
            <w:tcPrChange w:id="372" w:author="Boyko, James" w:date="2025-01-29T15:37:00Z" w16du:dateUtc="2025-01-29T20:37:00Z">
              <w:tcPr>
                <w:tcW w:w="1529" w:type="dxa"/>
                <w:tcMar>
                  <w:top w:w="0" w:type="dxa"/>
                  <w:left w:w="0" w:type="dxa"/>
                  <w:bottom w:w="0" w:type="dxa"/>
                  <w:right w:w="0" w:type="dxa"/>
                </w:tcMar>
              </w:tcPr>
            </w:tcPrChange>
          </w:tcPr>
          <w:p w14:paraId="58141026" w14:textId="6CB50675" w:rsidR="004A1669" w:rsidRPr="00E9728F" w:rsidRDefault="004A1669" w:rsidP="004A1669">
            <w:pPr>
              <w:pStyle w:val="TableContents"/>
              <w:jc w:val="center"/>
              <w:rPr>
                <w:ins w:id="373" w:author="Boyko, James" w:date="2025-01-29T15:36:00Z" w16du:dateUtc="2025-01-29T20:36:00Z"/>
                <w:rFonts w:ascii="Liberation Mono" w:hAnsi="Liberation Mono"/>
                <w:color w:val="000000"/>
                <w:sz w:val="16"/>
                <w:szCs w:val="16"/>
              </w:rPr>
            </w:pPr>
            <w:ins w:id="374" w:author="Boyko, James" w:date="2025-01-29T15:37:00Z" w16du:dateUtc="2025-01-29T20:37:00Z">
              <w:r w:rsidRPr="004A1669">
                <w:rPr>
                  <w:rFonts w:ascii="Liberation Mono" w:hAnsi="Liberation Mono"/>
                  <w:color w:val="000000"/>
                  <w:sz w:val="16"/>
                  <w:szCs w:val="16"/>
                </w:rPr>
                <w:t>include_score</w:t>
              </w:r>
            </w:ins>
          </w:p>
        </w:tc>
        <w:tc>
          <w:tcPr>
            <w:tcW w:w="5922" w:type="dxa"/>
            <w:tcMar>
              <w:top w:w="0" w:type="dxa"/>
              <w:left w:w="0" w:type="dxa"/>
              <w:bottom w:w="0" w:type="dxa"/>
              <w:right w:w="0" w:type="dxa"/>
            </w:tcMar>
            <w:tcPrChange w:id="375" w:author="Boyko, James" w:date="2025-01-29T15:37:00Z" w16du:dateUtc="2025-01-29T20:37:00Z">
              <w:tcPr>
                <w:tcW w:w="5922" w:type="dxa"/>
                <w:tcMar>
                  <w:top w:w="0" w:type="dxa"/>
                  <w:left w:w="0" w:type="dxa"/>
                  <w:bottom w:w="0" w:type="dxa"/>
                  <w:right w:w="0" w:type="dxa"/>
                </w:tcMar>
              </w:tcPr>
            </w:tcPrChange>
          </w:tcPr>
          <w:p w14:paraId="14BC6B02" w14:textId="5923C3FB" w:rsidR="004A1669" w:rsidRDefault="000A04CE" w:rsidP="004A1669">
            <w:pPr>
              <w:pStyle w:val="TableContents"/>
              <w:rPr>
                <w:ins w:id="376" w:author="Boyko, James" w:date="2025-01-29T15:36:00Z" w16du:dateUtc="2025-01-29T20:36:00Z"/>
                <w:color w:val="000000"/>
                <w:sz w:val="20"/>
                <w:szCs w:val="20"/>
              </w:rPr>
            </w:pPr>
            <w:ins w:id="377" w:author="Boyko, James" w:date="2025-01-29T15:39:00Z" w16du:dateUtc="2025-01-29T20:39:00Z">
              <w:r w:rsidRPr="000A04CE">
                <w:rPr>
                  <w:color w:val="000000"/>
                  <w:sz w:val="20"/>
                  <w:szCs w:val="20"/>
                </w:rPr>
                <w:t>Logical. Whether to include confidence score in filename (default: TRUE)</w:t>
              </w:r>
            </w:ins>
          </w:p>
        </w:tc>
      </w:tr>
      <w:tr w:rsidR="004A1669" w14:paraId="169C5B76" w14:textId="77777777" w:rsidTr="004A1669">
        <w:tblPrEx>
          <w:tblW w:w="9972" w:type="dxa"/>
          <w:tblLayout w:type="fixed"/>
          <w:tblCellMar>
            <w:left w:w="10" w:type="dxa"/>
            <w:right w:w="10" w:type="dxa"/>
          </w:tblCellMar>
          <w:tblLook w:val="0000" w:firstRow="0" w:lastRow="0" w:firstColumn="0" w:lastColumn="0" w:noHBand="0" w:noVBand="0"/>
          <w:tblPrExChange w:id="378"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79" w:author="Boyko, James" w:date="2025-01-29T15:34:00Z"/>
        </w:trPr>
        <w:tc>
          <w:tcPr>
            <w:tcW w:w="2521" w:type="dxa"/>
            <w:vMerge/>
            <w:tcBorders>
              <w:bottom w:val="single" w:sz="4" w:space="0" w:color="000000"/>
            </w:tcBorders>
            <w:tcMar>
              <w:top w:w="0" w:type="dxa"/>
              <w:left w:w="0" w:type="dxa"/>
              <w:bottom w:w="0" w:type="dxa"/>
              <w:right w:w="0" w:type="dxa"/>
            </w:tcMar>
            <w:vAlign w:val="center"/>
            <w:tcPrChange w:id="380" w:author="Boyko, James" w:date="2025-01-29T15:37:00Z" w16du:dateUtc="2025-01-29T20:37:00Z">
              <w:tcPr>
                <w:tcW w:w="2521" w:type="dxa"/>
                <w:vMerge/>
                <w:tcBorders>
                  <w:bottom w:val="single" w:sz="4" w:space="0" w:color="000000"/>
                </w:tcBorders>
                <w:tcMar>
                  <w:top w:w="0" w:type="dxa"/>
                  <w:left w:w="0" w:type="dxa"/>
                  <w:bottom w:w="0" w:type="dxa"/>
                  <w:right w:w="0" w:type="dxa"/>
                </w:tcMar>
              </w:tcPr>
            </w:tcPrChange>
          </w:tcPr>
          <w:p w14:paraId="68A0D7CF" w14:textId="77777777" w:rsidR="004A1669" w:rsidRDefault="004A1669">
            <w:pPr>
              <w:suppressAutoHyphens w:val="0"/>
              <w:jc w:val="center"/>
              <w:rPr>
                <w:ins w:id="381" w:author="Boyko, James" w:date="2025-01-29T15:34:00Z" w16du:dateUtc="2025-01-29T20:34:00Z"/>
              </w:rPr>
              <w:pPrChange w:id="382" w:author="Boyko, James" w:date="2025-01-29T15:37:00Z" w16du:dateUtc="2025-01-29T20:37:00Z">
                <w:pPr>
                  <w:suppressAutoHyphens w:val="0"/>
                </w:pPr>
              </w:pPrChange>
            </w:pPr>
          </w:p>
        </w:tc>
        <w:tc>
          <w:tcPr>
            <w:tcW w:w="1529" w:type="dxa"/>
            <w:tcBorders>
              <w:bottom w:val="single" w:sz="4" w:space="0" w:color="auto"/>
            </w:tcBorders>
            <w:tcMar>
              <w:top w:w="0" w:type="dxa"/>
              <w:left w:w="0" w:type="dxa"/>
              <w:bottom w:w="0" w:type="dxa"/>
              <w:right w:w="0" w:type="dxa"/>
            </w:tcMar>
            <w:tcPrChange w:id="383" w:author="Boyko, James" w:date="2025-01-29T15:37:00Z" w16du:dateUtc="2025-01-29T20:37:00Z">
              <w:tcPr>
                <w:tcW w:w="1529" w:type="dxa"/>
                <w:tcBorders>
                  <w:bottom w:val="single" w:sz="4" w:space="0" w:color="000000"/>
                </w:tcBorders>
                <w:tcMar>
                  <w:top w:w="0" w:type="dxa"/>
                  <w:left w:w="0" w:type="dxa"/>
                  <w:bottom w:w="0" w:type="dxa"/>
                  <w:right w:w="0" w:type="dxa"/>
                </w:tcMar>
              </w:tcPr>
            </w:tcPrChange>
          </w:tcPr>
          <w:p w14:paraId="7D841A7B" w14:textId="385D290A" w:rsidR="004A1669" w:rsidRDefault="004A1669" w:rsidP="004A1669">
            <w:pPr>
              <w:pStyle w:val="TableContents"/>
              <w:jc w:val="center"/>
              <w:rPr>
                <w:ins w:id="384" w:author="Boyko, James" w:date="2025-01-29T15:34:00Z" w16du:dateUtc="2025-01-29T20:34:00Z"/>
                <w:rFonts w:ascii="Liberation Mono" w:hAnsi="Liberation Mono"/>
                <w:color w:val="000000"/>
                <w:sz w:val="16"/>
                <w:szCs w:val="16"/>
              </w:rPr>
            </w:pPr>
            <w:ins w:id="385" w:author="Boyko, James" w:date="2025-01-29T15:37:00Z" w16du:dateUtc="2025-01-29T20:37:00Z">
              <w:r w:rsidRPr="004A1669">
                <w:rPr>
                  <w:rFonts w:ascii="Liberation Mono" w:hAnsi="Liberation Mono"/>
                  <w:color w:val="000000"/>
                  <w:sz w:val="16"/>
                  <w:szCs w:val="16"/>
                </w:rPr>
                <w:t>id_padding</w:t>
              </w:r>
            </w:ins>
          </w:p>
        </w:tc>
        <w:tc>
          <w:tcPr>
            <w:tcW w:w="5922" w:type="dxa"/>
            <w:tcBorders>
              <w:bottom w:val="single" w:sz="4" w:space="0" w:color="000000"/>
            </w:tcBorders>
            <w:tcMar>
              <w:top w:w="0" w:type="dxa"/>
              <w:left w:w="0" w:type="dxa"/>
              <w:bottom w:w="0" w:type="dxa"/>
              <w:right w:w="0" w:type="dxa"/>
            </w:tcMar>
            <w:tcPrChange w:id="386" w:author="Boyko, James" w:date="2025-01-29T15:37:00Z" w16du:dateUtc="2025-01-29T20:37:00Z">
              <w:tcPr>
                <w:tcW w:w="5922" w:type="dxa"/>
                <w:tcBorders>
                  <w:bottom w:val="single" w:sz="4" w:space="0" w:color="000000"/>
                </w:tcBorders>
                <w:tcMar>
                  <w:top w:w="0" w:type="dxa"/>
                  <w:left w:w="0" w:type="dxa"/>
                  <w:bottom w:w="0" w:type="dxa"/>
                  <w:right w:w="0" w:type="dxa"/>
                </w:tcMar>
              </w:tcPr>
            </w:tcPrChange>
          </w:tcPr>
          <w:p w14:paraId="4FF8CB4E" w14:textId="3B5A2C68" w:rsidR="004A1669" w:rsidRDefault="000A04CE" w:rsidP="004A1669">
            <w:pPr>
              <w:pStyle w:val="TableContents"/>
              <w:rPr>
                <w:ins w:id="387" w:author="Boyko, James" w:date="2025-01-29T15:34:00Z" w16du:dateUtc="2025-01-29T20:34:00Z"/>
                <w:color w:val="000000"/>
                <w:sz w:val="20"/>
                <w:szCs w:val="20"/>
              </w:rPr>
            </w:pPr>
            <w:ins w:id="388" w:author="Boyko, James" w:date="2025-01-29T15:39:00Z" w16du:dateUtc="2025-01-29T20:39:00Z">
              <w:r w:rsidRPr="000A04CE">
                <w:rPr>
                  <w:color w:val="000000"/>
                  <w:sz w:val="20"/>
                  <w:szCs w:val="20"/>
                </w:rPr>
                <w:t>Integer. Number of digits to pad mask IDs with (default: 3)</w:t>
              </w:r>
            </w:ins>
          </w:p>
        </w:tc>
      </w:tr>
      <w:tr w:rsidR="004A1669" w14:paraId="7EE2D1A2" w14:textId="77777777" w:rsidTr="004A1669">
        <w:tblPrEx>
          <w:tblW w:w="9972" w:type="dxa"/>
          <w:tblLayout w:type="fixed"/>
          <w:tblCellMar>
            <w:left w:w="10" w:type="dxa"/>
            <w:right w:w="10" w:type="dxa"/>
          </w:tblCellMar>
          <w:tblLook w:val="0000" w:firstRow="0" w:lastRow="0" w:firstColumn="0" w:lastColumn="0" w:noHBand="0" w:noVBand="0"/>
          <w:tblPrExChange w:id="389"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val="restart"/>
            <w:tcBorders>
              <w:top w:val="single" w:sz="4" w:space="0" w:color="000000"/>
              <w:bottom w:val="single" w:sz="4" w:space="0" w:color="000000"/>
            </w:tcBorders>
            <w:tcMar>
              <w:top w:w="0" w:type="dxa"/>
              <w:left w:w="0" w:type="dxa"/>
              <w:bottom w:w="0" w:type="dxa"/>
              <w:right w:w="0" w:type="dxa"/>
            </w:tcMar>
            <w:vAlign w:val="center"/>
            <w:tcPrChange w:id="390" w:author="Boyko, James" w:date="2025-01-29T15:37:00Z" w16du:dateUtc="2025-01-29T20:37:00Z">
              <w:tcPr>
                <w:tcW w:w="2521" w:type="dxa"/>
                <w:vMerge w:val="restart"/>
                <w:tcBorders>
                  <w:top w:val="single" w:sz="4" w:space="0" w:color="000000"/>
                  <w:bottom w:val="single" w:sz="4" w:space="0" w:color="000000"/>
                </w:tcBorders>
                <w:tcMar>
                  <w:top w:w="0" w:type="dxa"/>
                  <w:left w:w="0" w:type="dxa"/>
                  <w:bottom w:w="0" w:type="dxa"/>
                  <w:right w:w="0" w:type="dxa"/>
                </w:tcMar>
              </w:tcPr>
            </w:tcPrChange>
          </w:tcPr>
          <w:p w14:paraId="11DF45FF" w14:textId="5BEE3AF3" w:rsidR="004A1669" w:rsidRDefault="004A1669" w:rsidP="004A1669">
            <w:pPr>
              <w:pStyle w:val="TableContents"/>
              <w:jc w:val="center"/>
              <w:rPr>
                <w:rFonts w:ascii="Liberation Mono" w:hAnsi="Liberation Mono"/>
                <w:color w:val="000000"/>
                <w:sz w:val="16"/>
                <w:szCs w:val="16"/>
              </w:rPr>
            </w:pPr>
            <w:ins w:id="391" w:author="Boyko, James" w:date="2025-01-29T15:29:00Z" w16du:dateUtc="2025-01-29T20:29:00Z">
              <w:r w:rsidRPr="00D7129C">
                <w:rPr>
                  <w:rFonts w:ascii="Liberation Mono" w:hAnsi="Liberation Mono"/>
                  <w:color w:val="000000"/>
                  <w:sz w:val="16"/>
                  <w:szCs w:val="16"/>
                </w:rPr>
                <w:t>plot_seg_results</w:t>
              </w:r>
            </w:ins>
            <w:del w:id="392" w:author="Boyko, James" w:date="2025-01-28T13:10:00Z" w16du:dateUtc="2025-01-28T18:10:00Z">
              <w:r w:rsidDel="00172E64">
                <w:rPr>
                  <w:rFonts w:ascii="Liberation Mono" w:hAnsi="Liberation Mono"/>
                  <w:color w:val="000000"/>
                  <w:sz w:val="16"/>
                  <w:szCs w:val="16"/>
                </w:rPr>
                <w:delText>process</w:delText>
              </w:r>
            </w:del>
            <w:del w:id="393" w:author="Boyko, James" w:date="2025-01-29T15:29:00Z" w16du:dateUtc="2025-01-29T20:29:00Z">
              <w:r w:rsidDel="00D7129C">
                <w:rPr>
                  <w:rFonts w:ascii="Liberation Mono" w:hAnsi="Liberation Mono"/>
                  <w:color w:val="000000"/>
                  <w:sz w:val="16"/>
                  <w:szCs w:val="16"/>
                </w:rPr>
                <w:delText>_masks</w:delText>
              </w:r>
            </w:del>
            <w:del w:id="394" w:author="Boyko, James" w:date="2025-01-28T13:10:00Z" w16du:dateUtc="2025-01-28T18:10:00Z">
              <w:r w:rsidDel="00172E64">
                <w:rPr>
                  <w:rFonts w:ascii="Liberation Mono" w:hAnsi="Liberation Mono"/>
                  <w:color w:val="000000"/>
                  <w:sz w:val="16"/>
                  <w:szCs w:val="16"/>
                </w:rPr>
                <w:delText>_and_extract_colors</w:delText>
              </w:r>
            </w:del>
          </w:p>
        </w:tc>
        <w:tc>
          <w:tcPr>
            <w:tcW w:w="1529" w:type="dxa"/>
            <w:tcBorders>
              <w:top w:val="single" w:sz="4" w:space="0" w:color="auto"/>
            </w:tcBorders>
            <w:tcMar>
              <w:top w:w="0" w:type="dxa"/>
              <w:left w:w="0" w:type="dxa"/>
              <w:bottom w:w="0" w:type="dxa"/>
              <w:right w:w="0" w:type="dxa"/>
            </w:tcMar>
            <w:tcPrChange w:id="395" w:author="Boyko, James" w:date="2025-01-29T15:37:00Z" w16du:dateUtc="2025-01-29T20:37:00Z">
              <w:tcPr>
                <w:tcW w:w="1529" w:type="dxa"/>
                <w:tcBorders>
                  <w:top w:val="single" w:sz="4" w:space="0" w:color="000000"/>
                </w:tcBorders>
                <w:tcMar>
                  <w:top w:w="0" w:type="dxa"/>
                  <w:left w:w="0" w:type="dxa"/>
                  <w:bottom w:w="0" w:type="dxa"/>
                  <w:right w:w="0" w:type="dxa"/>
                </w:tcMar>
              </w:tcPr>
            </w:tcPrChange>
          </w:tcPr>
          <w:p w14:paraId="3D8D08D3" w14:textId="382D47CF" w:rsidR="004A1669" w:rsidRDefault="004A1669" w:rsidP="004A1669">
            <w:pPr>
              <w:pStyle w:val="TableContents"/>
              <w:jc w:val="center"/>
              <w:rPr>
                <w:rFonts w:ascii="Liberation Mono" w:hAnsi="Liberation Mono"/>
                <w:color w:val="000000"/>
                <w:sz w:val="16"/>
                <w:szCs w:val="16"/>
              </w:rPr>
            </w:pPr>
            <w:ins w:id="396" w:author="Boyko, James" w:date="2025-01-29T15:29:00Z" w16du:dateUtc="2025-01-29T20:29:00Z">
              <w:r w:rsidRPr="00D7129C">
                <w:rPr>
                  <w:rFonts w:ascii="Liberation Mono" w:hAnsi="Liberation Mono"/>
                  <w:color w:val="000000"/>
                  <w:sz w:val="16"/>
                  <w:szCs w:val="16"/>
                </w:rPr>
                <w:t>seg_results</w:t>
              </w:r>
            </w:ins>
            <w:del w:id="397" w:author="Boyko, James" w:date="2025-01-29T15:29:00Z" w16du:dateUtc="2025-01-29T20:29:00Z">
              <w:r w:rsidDel="00D7129C">
                <w:rPr>
                  <w:rFonts w:ascii="Liberation Mono" w:hAnsi="Liberation Mono"/>
                  <w:color w:val="000000"/>
                  <w:sz w:val="16"/>
                  <w:szCs w:val="16"/>
                </w:rPr>
                <w:delText>image</w:delText>
              </w:r>
            </w:del>
          </w:p>
        </w:tc>
        <w:tc>
          <w:tcPr>
            <w:tcW w:w="5922" w:type="dxa"/>
            <w:tcBorders>
              <w:top w:val="single" w:sz="4" w:space="0" w:color="000000"/>
            </w:tcBorders>
            <w:tcMar>
              <w:top w:w="0" w:type="dxa"/>
              <w:left w:w="0" w:type="dxa"/>
              <w:bottom w:w="0" w:type="dxa"/>
              <w:right w:w="0" w:type="dxa"/>
            </w:tcMar>
            <w:tcPrChange w:id="398" w:author="Boyko, James" w:date="2025-01-29T15:37:00Z" w16du:dateUtc="2025-01-29T20:37:00Z">
              <w:tcPr>
                <w:tcW w:w="5922" w:type="dxa"/>
                <w:tcBorders>
                  <w:top w:val="single" w:sz="4" w:space="0" w:color="000000"/>
                </w:tcBorders>
                <w:tcMar>
                  <w:top w:w="0" w:type="dxa"/>
                  <w:left w:w="0" w:type="dxa"/>
                  <w:bottom w:w="0" w:type="dxa"/>
                  <w:right w:w="0" w:type="dxa"/>
                </w:tcMar>
              </w:tcPr>
            </w:tcPrChange>
          </w:tcPr>
          <w:p w14:paraId="6698618A" w14:textId="631D172C" w:rsidR="004A1669" w:rsidRDefault="004A1669" w:rsidP="004A1669">
            <w:pPr>
              <w:pStyle w:val="TableContents"/>
              <w:rPr>
                <w:color w:val="000000"/>
                <w:sz w:val="20"/>
                <w:szCs w:val="20"/>
              </w:rPr>
            </w:pPr>
            <w:ins w:id="399" w:author="Boyko, James" w:date="2025-01-29T15:30:00Z" w16du:dateUtc="2025-01-29T20:30:00Z">
              <w:r w:rsidRPr="00D7129C">
                <w:rPr>
                  <w:color w:val="000000"/>
                  <w:sz w:val="20"/>
                  <w:szCs w:val="20"/>
                </w:rPr>
                <w:t>A list containing segmentation results (image, label, score, box, mask).</w:t>
              </w:r>
            </w:ins>
            <w:del w:id="400" w:author="Boyko, James" w:date="2025-01-29T15:30:00Z" w16du:dateUtc="2025-01-29T20:30:00Z">
              <w:r w:rsidDel="00D7129C">
                <w:rPr>
                  <w:color w:val="000000"/>
                  <w:sz w:val="20"/>
                  <w:szCs w:val="20"/>
                </w:rPr>
                <w:delText>Array. The original image (height x width x channels x 1).</w:delText>
              </w:r>
            </w:del>
          </w:p>
        </w:tc>
      </w:tr>
      <w:tr w:rsidR="004A1669" w14:paraId="36CBE43C" w14:textId="77777777">
        <w:tc>
          <w:tcPr>
            <w:tcW w:w="2521" w:type="dxa"/>
            <w:vMerge/>
            <w:tcBorders>
              <w:top w:val="single" w:sz="4" w:space="0" w:color="000000"/>
              <w:bottom w:val="single" w:sz="4" w:space="0" w:color="000000"/>
            </w:tcBorders>
            <w:tcMar>
              <w:top w:w="0" w:type="dxa"/>
              <w:left w:w="0" w:type="dxa"/>
              <w:bottom w:w="0" w:type="dxa"/>
              <w:right w:w="0" w:type="dxa"/>
            </w:tcMar>
          </w:tcPr>
          <w:p w14:paraId="5E912045" w14:textId="77777777" w:rsidR="004A1669" w:rsidRDefault="004A1669" w:rsidP="004A1669">
            <w:pPr>
              <w:suppressAutoHyphens w:val="0"/>
            </w:pPr>
          </w:p>
        </w:tc>
        <w:tc>
          <w:tcPr>
            <w:tcW w:w="1529" w:type="dxa"/>
            <w:tcMar>
              <w:top w:w="0" w:type="dxa"/>
              <w:left w:w="0" w:type="dxa"/>
              <w:bottom w:w="0" w:type="dxa"/>
              <w:right w:w="0" w:type="dxa"/>
            </w:tcMar>
          </w:tcPr>
          <w:p w14:paraId="008FF0FB" w14:textId="7DBD3D2E" w:rsidR="004A1669" w:rsidRDefault="004A1669" w:rsidP="004A1669">
            <w:pPr>
              <w:pStyle w:val="TableContents"/>
              <w:jc w:val="center"/>
              <w:rPr>
                <w:rFonts w:ascii="Liberation Mono" w:hAnsi="Liberation Mono"/>
                <w:color w:val="000000"/>
                <w:sz w:val="16"/>
                <w:szCs w:val="16"/>
              </w:rPr>
            </w:pPr>
            <w:ins w:id="401" w:author="Boyko, James" w:date="2025-01-29T15:29:00Z" w16du:dateUtc="2025-01-29T20:29:00Z">
              <w:r w:rsidRPr="00D7129C">
                <w:rPr>
                  <w:rFonts w:ascii="Liberation Mono" w:hAnsi="Liberation Mono"/>
                  <w:color w:val="000000"/>
                  <w:sz w:val="16"/>
                  <w:szCs w:val="16"/>
                </w:rPr>
                <w:t>mask_colors</w:t>
              </w:r>
            </w:ins>
            <w:del w:id="402" w:author="Boyko, James" w:date="2025-01-29T15:29:00Z" w16du:dateUtc="2025-01-29T20:29:00Z">
              <w:r w:rsidDel="00D7129C">
                <w:rPr>
                  <w:rFonts w:ascii="Liberation Mono" w:hAnsi="Liberation Mono"/>
                  <w:color w:val="000000"/>
                  <w:sz w:val="16"/>
                  <w:szCs w:val="16"/>
                </w:rPr>
                <w:delText>masks</w:delText>
              </w:r>
            </w:del>
          </w:p>
        </w:tc>
        <w:tc>
          <w:tcPr>
            <w:tcW w:w="5922" w:type="dxa"/>
            <w:tcMar>
              <w:top w:w="0" w:type="dxa"/>
              <w:left w:w="0" w:type="dxa"/>
              <w:bottom w:w="0" w:type="dxa"/>
              <w:right w:w="0" w:type="dxa"/>
            </w:tcMar>
          </w:tcPr>
          <w:p w14:paraId="2D1C6E9A" w14:textId="725205E2" w:rsidR="004A1669" w:rsidRDefault="004A1669" w:rsidP="004A1669">
            <w:pPr>
              <w:pStyle w:val="TableContents"/>
              <w:rPr>
                <w:color w:val="000000"/>
                <w:sz w:val="20"/>
                <w:szCs w:val="20"/>
              </w:rPr>
            </w:pPr>
            <w:ins w:id="403" w:author="Boyko, James" w:date="2025-01-29T15:30:00Z" w16du:dateUtc="2025-01-29T20:30:00Z">
              <w:r w:rsidRPr="00D7129C">
                <w:rPr>
                  <w:color w:val="000000"/>
                  <w:sz w:val="20"/>
                  <w:szCs w:val="20"/>
                </w:rPr>
                <w:t>A named vector of colors for each label, or a color palette name from RColorBrewer.</w:t>
              </w:r>
            </w:ins>
            <w:del w:id="404" w:author="Boyko, James" w:date="2025-01-29T15:30:00Z" w16du:dateUtc="2025-01-29T20:30:00Z">
              <w:r w:rsidDel="00D7129C">
                <w:rPr>
                  <w:color w:val="000000"/>
                  <w:sz w:val="20"/>
                  <w:szCs w:val="20"/>
                </w:rPr>
                <w:delText>List of logical matrices representing individual masks.</w:delText>
              </w:r>
            </w:del>
          </w:p>
        </w:tc>
      </w:tr>
      <w:tr w:rsidR="004A1669" w14:paraId="34397D15" w14:textId="77777777">
        <w:tc>
          <w:tcPr>
            <w:tcW w:w="2521" w:type="dxa"/>
            <w:vMerge/>
            <w:tcBorders>
              <w:top w:val="single" w:sz="4" w:space="0" w:color="000000"/>
              <w:bottom w:val="single" w:sz="4" w:space="0" w:color="000000"/>
            </w:tcBorders>
            <w:tcMar>
              <w:top w:w="0" w:type="dxa"/>
              <w:left w:w="0" w:type="dxa"/>
              <w:bottom w:w="0" w:type="dxa"/>
              <w:right w:w="0" w:type="dxa"/>
            </w:tcMar>
          </w:tcPr>
          <w:p w14:paraId="46FFB26B" w14:textId="77777777" w:rsidR="004A1669" w:rsidRDefault="004A1669" w:rsidP="004A1669">
            <w:pPr>
              <w:suppressAutoHyphens w:val="0"/>
            </w:pPr>
          </w:p>
        </w:tc>
        <w:tc>
          <w:tcPr>
            <w:tcW w:w="1529" w:type="dxa"/>
            <w:tcMar>
              <w:top w:w="0" w:type="dxa"/>
              <w:left w:w="0" w:type="dxa"/>
              <w:bottom w:w="0" w:type="dxa"/>
              <w:right w:w="0" w:type="dxa"/>
            </w:tcMar>
          </w:tcPr>
          <w:p w14:paraId="5A6C8238" w14:textId="2DA81B50" w:rsidR="004A1669" w:rsidRDefault="004A1669" w:rsidP="004A1669">
            <w:pPr>
              <w:pStyle w:val="TableContents"/>
              <w:jc w:val="center"/>
              <w:rPr>
                <w:rFonts w:ascii="Liberation Mono" w:hAnsi="Liberation Mono"/>
                <w:color w:val="000000"/>
                <w:sz w:val="16"/>
                <w:szCs w:val="16"/>
              </w:rPr>
            </w:pPr>
            <w:ins w:id="405" w:author="Boyko, James" w:date="2025-01-29T15:29:00Z" w16du:dateUtc="2025-01-29T20:29:00Z">
              <w:r w:rsidRPr="00D7129C">
                <w:rPr>
                  <w:rFonts w:ascii="Liberation Mono" w:hAnsi="Liberation Mono"/>
                  <w:color w:val="000000"/>
                  <w:sz w:val="16"/>
                  <w:szCs w:val="16"/>
                </w:rPr>
                <w:t>background</w:t>
              </w:r>
            </w:ins>
            <w:del w:id="406" w:author="Boyko, James" w:date="2025-01-29T15:29:00Z" w16du:dateUtc="2025-01-29T20:29:00Z">
              <w:r w:rsidDel="00D7129C">
                <w:rPr>
                  <w:rFonts w:ascii="Liberation Mono" w:hAnsi="Liberation Mono"/>
                  <w:color w:val="000000"/>
                  <w:sz w:val="16"/>
                  <w:szCs w:val="16"/>
                </w:rPr>
                <w:delText>scores</w:delText>
              </w:r>
            </w:del>
          </w:p>
        </w:tc>
        <w:tc>
          <w:tcPr>
            <w:tcW w:w="5922" w:type="dxa"/>
            <w:tcMar>
              <w:top w:w="0" w:type="dxa"/>
              <w:left w:w="0" w:type="dxa"/>
              <w:bottom w:w="0" w:type="dxa"/>
              <w:right w:w="0" w:type="dxa"/>
            </w:tcMar>
          </w:tcPr>
          <w:p w14:paraId="0FCC85E6" w14:textId="469F645E" w:rsidR="004A1669" w:rsidRDefault="004A1669" w:rsidP="004A1669">
            <w:pPr>
              <w:pStyle w:val="TableContents"/>
              <w:rPr>
                <w:color w:val="000000"/>
                <w:sz w:val="20"/>
                <w:szCs w:val="20"/>
              </w:rPr>
            </w:pPr>
            <w:ins w:id="407" w:author="Boyko, James" w:date="2025-01-29T15:31:00Z" w16du:dateUtc="2025-01-29T20:31:00Z">
              <w:r w:rsidRPr="00D7129C">
                <w:rPr>
                  <w:color w:val="000000"/>
                  <w:sz w:val="20"/>
                  <w:szCs w:val="20"/>
                </w:rPr>
                <w:t>One of "original", "grayscale", "transparent", or a specific color.</w:t>
              </w:r>
              <w:r w:rsidRPr="00D7129C" w:rsidDel="00D7129C">
                <w:rPr>
                  <w:color w:val="000000"/>
                  <w:sz w:val="20"/>
                  <w:szCs w:val="20"/>
                </w:rPr>
                <w:t xml:space="preserve"> </w:t>
              </w:r>
            </w:ins>
            <w:del w:id="408" w:author="Boyko, James" w:date="2025-01-29T15:30:00Z" w16du:dateUtc="2025-01-29T20:30:00Z">
              <w:r w:rsidDel="00D7129C">
                <w:rPr>
                  <w:color w:val="000000"/>
                  <w:sz w:val="20"/>
                  <w:szCs w:val="20"/>
                </w:rPr>
                <w:delText>Numeric vector of scores corresponding to each mask.</w:delText>
              </w:r>
            </w:del>
          </w:p>
        </w:tc>
      </w:tr>
      <w:tr w:rsidR="004A1669" w14:paraId="05F59066" w14:textId="77777777">
        <w:tc>
          <w:tcPr>
            <w:tcW w:w="2521" w:type="dxa"/>
            <w:vMerge/>
            <w:tcBorders>
              <w:top w:val="single" w:sz="4" w:space="0" w:color="000000"/>
              <w:bottom w:val="single" w:sz="4" w:space="0" w:color="000000"/>
            </w:tcBorders>
            <w:tcMar>
              <w:top w:w="0" w:type="dxa"/>
              <w:left w:w="0" w:type="dxa"/>
              <w:bottom w:w="0" w:type="dxa"/>
              <w:right w:w="0" w:type="dxa"/>
            </w:tcMar>
          </w:tcPr>
          <w:p w14:paraId="1C804EC5" w14:textId="77777777" w:rsidR="004A1669" w:rsidRDefault="004A1669" w:rsidP="004A1669">
            <w:pPr>
              <w:suppressAutoHyphens w:val="0"/>
            </w:pPr>
          </w:p>
        </w:tc>
        <w:tc>
          <w:tcPr>
            <w:tcW w:w="1529" w:type="dxa"/>
            <w:tcMar>
              <w:top w:w="0" w:type="dxa"/>
              <w:left w:w="0" w:type="dxa"/>
              <w:bottom w:w="0" w:type="dxa"/>
              <w:right w:w="0" w:type="dxa"/>
            </w:tcMar>
          </w:tcPr>
          <w:p w14:paraId="015AA1A1" w14:textId="50E35464" w:rsidR="004A1669" w:rsidRDefault="004A1669" w:rsidP="004A1669">
            <w:pPr>
              <w:pStyle w:val="TableContents"/>
              <w:jc w:val="center"/>
              <w:rPr>
                <w:rFonts w:ascii="Liberation Mono" w:hAnsi="Liberation Mono"/>
                <w:color w:val="000000"/>
                <w:sz w:val="16"/>
                <w:szCs w:val="16"/>
              </w:rPr>
            </w:pPr>
            <w:ins w:id="409" w:author="Boyko, James" w:date="2025-01-29T15:29:00Z" w16du:dateUtc="2025-01-29T20:29:00Z">
              <w:r w:rsidRPr="00D7129C">
                <w:rPr>
                  <w:rFonts w:ascii="Liberation Mono" w:hAnsi="Liberation Mono"/>
                  <w:color w:val="000000"/>
                  <w:sz w:val="16"/>
                  <w:szCs w:val="16"/>
                </w:rPr>
                <w:t>show_label</w:t>
              </w:r>
            </w:ins>
            <w:del w:id="410" w:author="Boyko, James" w:date="2025-01-29T15:29:00Z" w16du:dateUtc="2025-01-29T20:29:00Z">
              <w:r w:rsidDel="00D7129C">
                <w:rPr>
                  <w:rFonts w:ascii="Liberation Mono" w:hAnsi="Liberation Mono"/>
                  <w:color w:val="000000"/>
                  <w:sz w:val="16"/>
                  <w:szCs w:val="16"/>
                </w:rPr>
                <w:delText>labels</w:delText>
              </w:r>
            </w:del>
          </w:p>
        </w:tc>
        <w:tc>
          <w:tcPr>
            <w:tcW w:w="5922" w:type="dxa"/>
            <w:tcMar>
              <w:top w:w="0" w:type="dxa"/>
              <w:left w:w="0" w:type="dxa"/>
              <w:bottom w:w="0" w:type="dxa"/>
              <w:right w:w="0" w:type="dxa"/>
            </w:tcMar>
          </w:tcPr>
          <w:p w14:paraId="0CF74A99" w14:textId="13F030E8" w:rsidR="004A1669" w:rsidRDefault="004A1669" w:rsidP="004A1669">
            <w:pPr>
              <w:pStyle w:val="TableContents"/>
              <w:rPr>
                <w:color w:val="000000"/>
                <w:sz w:val="20"/>
                <w:szCs w:val="20"/>
              </w:rPr>
            </w:pPr>
            <w:ins w:id="411" w:author="Boyko, James" w:date="2025-01-29T15:31:00Z" w16du:dateUtc="2025-01-29T20:31:00Z">
              <w:r w:rsidRPr="00D7129C">
                <w:rPr>
                  <w:color w:val="000000"/>
                  <w:sz w:val="20"/>
                  <w:szCs w:val="20"/>
                </w:rPr>
                <w:t xml:space="preserve">Boolean Whether to display </w:t>
              </w:r>
              <w:r>
                <w:rPr>
                  <w:color w:val="000000"/>
                  <w:sz w:val="20"/>
                  <w:szCs w:val="20"/>
                </w:rPr>
                <w:t>labels</w:t>
              </w:r>
            </w:ins>
            <w:del w:id="412" w:author="Boyko, James" w:date="2025-01-29T15:31:00Z" w16du:dateUtc="2025-01-29T20:31:00Z">
              <w:r w:rsidDel="00D7129C">
                <w:rPr>
                  <w:color w:val="000000"/>
                  <w:sz w:val="20"/>
                  <w:szCs w:val="20"/>
                </w:rPr>
                <w:delText>Character vector of labels corresponding to each mask.</w:delText>
              </w:r>
            </w:del>
          </w:p>
        </w:tc>
      </w:tr>
      <w:tr w:rsidR="004A1669" w14:paraId="6CF89DAF" w14:textId="77777777">
        <w:tc>
          <w:tcPr>
            <w:tcW w:w="2521" w:type="dxa"/>
            <w:vMerge/>
            <w:tcBorders>
              <w:top w:val="single" w:sz="4" w:space="0" w:color="000000"/>
              <w:bottom w:val="single" w:sz="4" w:space="0" w:color="000000"/>
            </w:tcBorders>
            <w:tcMar>
              <w:top w:w="0" w:type="dxa"/>
              <w:left w:w="0" w:type="dxa"/>
              <w:bottom w:w="0" w:type="dxa"/>
              <w:right w:w="0" w:type="dxa"/>
            </w:tcMar>
          </w:tcPr>
          <w:p w14:paraId="38B15C9A" w14:textId="77777777" w:rsidR="004A1669" w:rsidRDefault="004A1669" w:rsidP="004A1669">
            <w:pPr>
              <w:suppressAutoHyphens w:val="0"/>
            </w:pPr>
          </w:p>
        </w:tc>
        <w:tc>
          <w:tcPr>
            <w:tcW w:w="1529" w:type="dxa"/>
            <w:tcMar>
              <w:top w:w="0" w:type="dxa"/>
              <w:left w:w="0" w:type="dxa"/>
              <w:bottom w:w="0" w:type="dxa"/>
              <w:right w:w="0" w:type="dxa"/>
            </w:tcMar>
          </w:tcPr>
          <w:p w14:paraId="073A6357" w14:textId="75BBAE8A" w:rsidR="004A1669" w:rsidRDefault="004A1669" w:rsidP="004A1669">
            <w:pPr>
              <w:pStyle w:val="TableContents"/>
              <w:jc w:val="center"/>
              <w:rPr>
                <w:rFonts w:ascii="Liberation Mono" w:hAnsi="Liberation Mono"/>
                <w:color w:val="000000"/>
                <w:sz w:val="16"/>
                <w:szCs w:val="16"/>
              </w:rPr>
            </w:pPr>
            <w:ins w:id="413" w:author="Boyko, James" w:date="2025-01-29T15:29:00Z" w16du:dateUtc="2025-01-29T20:29:00Z">
              <w:r w:rsidRPr="00D7129C">
                <w:rPr>
                  <w:rFonts w:ascii="Liberation Mono" w:hAnsi="Liberation Mono"/>
                  <w:color w:val="000000"/>
                  <w:sz w:val="16"/>
                  <w:szCs w:val="16"/>
                </w:rPr>
                <w:t>show_score</w:t>
              </w:r>
            </w:ins>
            <w:del w:id="414" w:author="Boyko, James" w:date="2025-01-29T15:29:00Z" w16du:dateUtc="2025-01-29T20:29:00Z">
              <w:r w:rsidDel="00D7129C">
                <w:rPr>
                  <w:rFonts w:ascii="Liberation Mono" w:hAnsi="Liberation Mono"/>
                  <w:color w:val="000000"/>
                  <w:sz w:val="16"/>
                  <w:szCs w:val="16"/>
                </w:rPr>
                <w:delText>include_labels</w:delText>
              </w:r>
            </w:del>
          </w:p>
        </w:tc>
        <w:tc>
          <w:tcPr>
            <w:tcW w:w="5922" w:type="dxa"/>
            <w:tcMar>
              <w:top w:w="0" w:type="dxa"/>
              <w:left w:w="0" w:type="dxa"/>
              <w:bottom w:w="0" w:type="dxa"/>
              <w:right w:w="0" w:type="dxa"/>
            </w:tcMar>
          </w:tcPr>
          <w:p w14:paraId="6601C53D" w14:textId="37E1F9B5" w:rsidR="004A1669" w:rsidRDefault="004A1669" w:rsidP="004A1669">
            <w:pPr>
              <w:pStyle w:val="TableContents"/>
              <w:rPr>
                <w:color w:val="000000"/>
                <w:sz w:val="20"/>
                <w:szCs w:val="20"/>
              </w:rPr>
            </w:pPr>
            <w:ins w:id="415" w:author="Boyko, James" w:date="2025-01-29T15:31:00Z" w16du:dateUtc="2025-01-29T20:31:00Z">
              <w:r w:rsidRPr="003F4B8A">
                <w:rPr>
                  <w:color w:val="000000"/>
                  <w:sz w:val="20"/>
                  <w:szCs w:val="20"/>
                </w:rPr>
                <w:t>Boolean Whether to display scores</w:t>
              </w:r>
            </w:ins>
            <w:del w:id="416" w:author="Boyko, James" w:date="2025-01-29T15:31:00Z" w16du:dateUtc="2025-01-29T20:31:00Z">
              <w:r w:rsidDel="003F4B8A">
                <w:rPr>
                  <w:color w:val="000000"/>
                  <w:sz w:val="20"/>
                  <w:szCs w:val="20"/>
                </w:rPr>
                <w:delText>Character vector of labels to include.</w:delText>
              </w:r>
            </w:del>
          </w:p>
        </w:tc>
      </w:tr>
      <w:tr w:rsidR="004A1669" w14:paraId="0BEEF206" w14:textId="77777777" w:rsidTr="00A3577D">
        <w:tblPrEx>
          <w:tblW w:w="9972" w:type="dxa"/>
          <w:tblLayout w:type="fixed"/>
          <w:tblCellMar>
            <w:left w:w="10" w:type="dxa"/>
            <w:right w:w="10" w:type="dxa"/>
          </w:tblCellMar>
          <w:tblLook w:val="0000" w:firstRow="0" w:lastRow="0" w:firstColumn="0" w:lastColumn="0" w:noHBand="0" w:noVBand="0"/>
          <w:tblPrExChange w:id="417" w:author="Boyko, James" w:date="2025-01-29T15:39:00Z" w16du:dateUtc="2025-01-29T20:39: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4" w:space="0" w:color="000000"/>
              <w:bottom w:val="single" w:sz="4" w:space="0" w:color="000000"/>
            </w:tcBorders>
            <w:tcMar>
              <w:top w:w="0" w:type="dxa"/>
              <w:left w:w="0" w:type="dxa"/>
              <w:bottom w:w="0" w:type="dxa"/>
              <w:right w:w="0" w:type="dxa"/>
            </w:tcMar>
            <w:tcPrChange w:id="418" w:author="Boyko, James" w:date="2025-01-29T15:39:00Z" w16du:dateUtc="2025-01-29T20:39:00Z">
              <w:tcPr>
                <w:tcW w:w="2521" w:type="dxa"/>
                <w:vMerge/>
                <w:tcBorders>
                  <w:top w:val="single" w:sz="4" w:space="0" w:color="000000"/>
                  <w:bottom w:val="single" w:sz="4" w:space="0" w:color="000000"/>
                </w:tcBorders>
                <w:tcMar>
                  <w:top w:w="0" w:type="dxa"/>
                  <w:left w:w="0" w:type="dxa"/>
                  <w:bottom w:w="0" w:type="dxa"/>
                  <w:right w:w="0" w:type="dxa"/>
                </w:tcMar>
              </w:tcPr>
            </w:tcPrChange>
          </w:tcPr>
          <w:p w14:paraId="18C62B54" w14:textId="77777777" w:rsidR="004A1669" w:rsidRDefault="004A1669" w:rsidP="004A1669">
            <w:pPr>
              <w:suppressAutoHyphens w:val="0"/>
            </w:pPr>
          </w:p>
        </w:tc>
        <w:tc>
          <w:tcPr>
            <w:tcW w:w="1529" w:type="dxa"/>
            <w:tcMar>
              <w:top w:w="0" w:type="dxa"/>
              <w:left w:w="0" w:type="dxa"/>
              <w:bottom w:w="0" w:type="dxa"/>
              <w:right w:w="0" w:type="dxa"/>
            </w:tcMar>
            <w:tcPrChange w:id="419" w:author="Boyko, James" w:date="2025-01-29T15:39:00Z" w16du:dateUtc="2025-01-29T20:39:00Z">
              <w:tcPr>
                <w:tcW w:w="1529" w:type="dxa"/>
                <w:tcMar>
                  <w:top w:w="0" w:type="dxa"/>
                  <w:left w:w="0" w:type="dxa"/>
                  <w:bottom w:w="0" w:type="dxa"/>
                  <w:right w:w="0" w:type="dxa"/>
                </w:tcMar>
              </w:tcPr>
            </w:tcPrChange>
          </w:tcPr>
          <w:p w14:paraId="0578E673" w14:textId="6F695DD6" w:rsidR="004A1669" w:rsidRDefault="004A1669" w:rsidP="004A1669">
            <w:pPr>
              <w:pStyle w:val="TableContents"/>
              <w:jc w:val="center"/>
              <w:rPr>
                <w:rFonts w:ascii="Liberation Mono" w:hAnsi="Liberation Mono"/>
                <w:color w:val="000000"/>
                <w:sz w:val="16"/>
                <w:szCs w:val="16"/>
              </w:rPr>
            </w:pPr>
            <w:ins w:id="420" w:author="Boyko, James" w:date="2025-01-29T15:30:00Z" w16du:dateUtc="2025-01-29T20:30:00Z">
              <w:r w:rsidRPr="00D7129C">
                <w:rPr>
                  <w:rFonts w:ascii="Liberation Mono" w:hAnsi="Liberation Mono"/>
                  <w:color w:val="000000"/>
                  <w:sz w:val="16"/>
                  <w:szCs w:val="16"/>
                </w:rPr>
                <w:t>show_bbox</w:t>
              </w:r>
            </w:ins>
            <w:del w:id="421" w:author="Boyko, James" w:date="2025-01-29T15:30:00Z" w16du:dateUtc="2025-01-29T20:30:00Z">
              <w:r w:rsidDel="00D7129C">
                <w:rPr>
                  <w:rFonts w:ascii="Liberation Mono" w:hAnsi="Liberation Mono"/>
                  <w:color w:val="000000"/>
                  <w:sz w:val="16"/>
                  <w:szCs w:val="16"/>
                </w:rPr>
                <w:delText>exclude_labels</w:delText>
              </w:r>
            </w:del>
          </w:p>
        </w:tc>
        <w:tc>
          <w:tcPr>
            <w:tcW w:w="5922" w:type="dxa"/>
            <w:tcMar>
              <w:top w:w="0" w:type="dxa"/>
              <w:left w:w="0" w:type="dxa"/>
              <w:bottom w:w="0" w:type="dxa"/>
              <w:right w:w="0" w:type="dxa"/>
            </w:tcMar>
            <w:tcPrChange w:id="422" w:author="Boyko, James" w:date="2025-01-29T15:39:00Z" w16du:dateUtc="2025-01-29T20:39:00Z">
              <w:tcPr>
                <w:tcW w:w="5922" w:type="dxa"/>
                <w:tcMar>
                  <w:top w:w="0" w:type="dxa"/>
                  <w:left w:w="0" w:type="dxa"/>
                  <w:bottom w:w="0" w:type="dxa"/>
                  <w:right w:w="0" w:type="dxa"/>
                </w:tcMar>
              </w:tcPr>
            </w:tcPrChange>
          </w:tcPr>
          <w:p w14:paraId="0A2D6E59" w14:textId="442E4719" w:rsidR="004A1669" w:rsidRDefault="004A1669" w:rsidP="004A1669">
            <w:pPr>
              <w:pStyle w:val="TableContents"/>
              <w:rPr>
                <w:color w:val="000000"/>
                <w:sz w:val="20"/>
                <w:szCs w:val="20"/>
              </w:rPr>
            </w:pPr>
            <w:ins w:id="423" w:author="Boyko, James" w:date="2025-01-29T15:31:00Z" w16du:dateUtc="2025-01-29T20:31:00Z">
              <w:r w:rsidRPr="003F4B8A">
                <w:rPr>
                  <w:color w:val="000000"/>
                  <w:sz w:val="20"/>
                  <w:szCs w:val="20"/>
                </w:rPr>
                <w:t>Boolean Whether to display bounding boxes.</w:t>
              </w:r>
            </w:ins>
            <w:del w:id="424" w:author="Boyko, James" w:date="2025-01-29T15:31:00Z" w16du:dateUtc="2025-01-29T20:31:00Z">
              <w:r w:rsidDel="003F4B8A">
                <w:rPr>
                  <w:color w:val="000000"/>
                  <w:sz w:val="20"/>
                  <w:szCs w:val="20"/>
                </w:rPr>
                <w:delText>Character vector of labels to exclude.</w:delText>
              </w:r>
            </w:del>
          </w:p>
        </w:tc>
      </w:tr>
      <w:tr w:rsidR="004A1669" w14:paraId="0D24A3CD" w14:textId="77777777" w:rsidTr="00A3577D">
        <w:tblPrEx>
          <w:tblW w:w="9972" w:type="dxa"/>
          <w:tblLayout w:type="fixed"/>
          <w:tblCellMar>
            <w:left w:w="10" w:type="dxa"/>
            <w:right w:w="10" w:type="dxa"/>
          </w:tblCellMar>
          <w:tblLook w:val="0000" w:firstRow="0" w:lastRow="0" w:firstColumn="0" w:lastColumn="0" w:noHBand="0" w:noVBand="0"/>
          <w:tblPrExChange w:id="425" w:author="Boyko, James" w:date="2025-01-29T15:39:00Z" w16du:dateUtc="2025-01-29T20:39: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4" w:space="0" w:color="000000"/>
              <w:bottom w:val="single" w:sz="4" w:space="0" w:color="000000"/>
            </w:tcBorders>
            <w:tcMar>
              <w:top w:w="0" w:type="dxa"/>
              <w:left w:w="0" w:type="dxa"/>
              <w:bottom w:w="0" w:type="dxa"/>
              <w:right w:w="0" w:type="dxa"/>
            </w:tcMar>
            <w:tcPrChange w:id="426" w:author="Boyko, James" w:date="2025-01-29T15:39:00Z" w16du:dateUtc="2025-01-29T20:39:00Z">
              <w:tcPr>
                <w:tcW w:w="2521" w:type="dxa"/>
                <w:vMerge/>
                <w:tcBorders>
                  <w:top w:val="single" w:sz="4" w:space="0" w:color="000000"/>
                  <w:bottom w:val="single" w:sz="4" w:space="0" w:color="000000"/>
                </w:tcBorders>
                <w:tcMar>
                  <w:top w:w="0" w:type="dxa"/>
                  <w:left w:w="0" w:type="dxa"/>
                  <w:bottom w:w="0" w:type="dxa"/>
                  <w:right w:w="0" w:type="dxa"/>
                </w:tcMar>
              </w:tcPr>
            </w:tcPrChange>
          </w:tcPr>
          <w:p w14:paraId="68C791AA" w14:textId="77777777" w:rsidR="004A1669" w:rsidRDefault="004A1669" w:rsidP="004A1669">
            <w:pPr>
              <w:suppressAutoHyphens w:val="0"/>
            </w:pPr>
          </w:p>
        </w:tc>
        <w:tc>
          <w:tcPr>
            <w:tcW w:w="1529" w:type="dxa"/>
            <w:tcBorders>
              <w:bottom w:val="single" w:sz="4" w:space="0" w:color="auto"/>
            </w:tcBorders>
            <w:tcMar>
              <w:top w:w="0" w:type="dxa"/>
              <w:left w:w="0" w:type="dxa"/>
              <w:bottom w:w="0" w:type="dxa"/>
              <w:right w:w="0" w:type="dxa"/>
            </w:tcMar>
            <w:tcPrChange w:id="427" w:author="Boyko, James" w:date="2025-01-29T15:39:00Z" w16du:dateUtc="2025-01-29T20:39:00Z">
              <w:tcPr>
                <w:tcW w:w="1529" w:type="dxa"/>
                <w:tcMar>
                  <w:top w:w="0" w:type="dxa"/>
                  <w:left w:w="0" w:type="dxa"/>
                  <w:bottom w:w="0" w:type="dxa"/>
                  <w:right w:w="0" w:type="dxa"/>
                </w:tcMar>
              </w:tcPr>
            </w:tcPrChange>
          </w:tcPr>
          <w:p w14:paraId="4B2C1D85" w14:textId="44A21D67" w:rsidR="004A1669" w:rsidRDefault="004A1669" w:rsidP="004A1669">
            <w:pPr>
              <w:pStyle w:val="TableContents"/>
              <w:jc w:val="center"/>
              <w:rPr>
                <w:rFonts w:ascii="Liberation Mono" w:hAnsi="Liberation Mono"/>
                <w:color w:val="000000"/>
                <w:sz w:val="16"/>
                <w:szCs w:val="16"/>
              </w:rPr>
            </w:pPr>
            <w:del w:id="428" w:author="Boyko, James" w:date="2025-01-29T15:30:00Z" w16du:dateUtc="2025-01-29T20:30:00Z">
              <w:r w:rsidDel="00D7129C">
                <w:rPr>
                  <w:rFonts w:ascii="Liberation Mono" w:hAnsi="Liberation Mono"/>
                  <w:color w:val="000000"/>
                  <w:sz w:val="16"/>
                  <w:szCs w:val="16"/>
                </w:rPr>
                <w:delText>score_threshold</w:delText>
              </w:r>
            </w:del>
            <w:ins w:id="429" w:author="Boyko, James" w:date="2025-01-29T15:30:00Z" w16du:dateUtc="2025-01-29T20:30:00Z">
              <w:r>
                <w:rPr>
                  <w:rFonts w:ascii="Liberation Mono" w:hAnsi="Liberation Mono"/>
                  <w:color w:val="000000"/>
                  <w:sz w:val="16"/>
                  <w:szCs w:val="16"/>
                </w:rPr>
                <w:t>...</w:t>
              </w:r>
            </w:ins>
          </w:p>
        </w:tc>
        <w:tc>
          <w:tcPr>
            <w:tcW w:w="5922" w:type="dxa"/>
            <w:tcBorders>
              <w:bottom w:val="single" w:sz="4" w:space="0" w:color="auto"/>
            </w:tcBorders>
            <w:tcMar>
              <w:top w:w="0" w:type="dxa"/>
              <w:left w:w="0" w:type="dxa"/>
              <w:bottom w:w="0" w:type="dxa"/>
              <w:right w:w="0" w:type="dxa"/>
            </w:tcMar>
            <w:tcPrChange w:id="430" w:author="Boyko, James" w:date="2025-01-29T15:39:00Z" w16du:dateUtc="2025-01-29T20:39:00Z">
              <w:tcPr>
                <w:tcW w:w="5922" w:type="dxa"/>
                <w:tcMar>
                  <w:top w:w="0" w:type="dxa"/>
                  <w:left w:w="0" w:type="dxa"/>
                  <w:bottom w:w="0" w:type="dxa"/>
                  <w:right w:w="0" w:type="dxa"/>
                </w:tcMar>
              </w:tcPr>
            </w:tcPrChange>
          </w:tcPr>
          <w:p w14:paraId="76754D55" w14:textId="401FD820" w:rsidR="004A1669" w:rsidRDefault="004A1669" w:rsidP="004A1669">
            <w:pPr>
              <w:pStyle w:val="TableContents"/>
              <w:rPr>
                <w:color w:val="000000"/>
                <w:sz w:val="20"/>
                <w:szCs w:val="20"/>
              </w:rPr>
            </w:pPr>
            <w:del w:id="431" w:author="Boyko, James" w:date="2025-01-29T15:31:00Z" w16du:dateUtc="2025-01-29T20:31:00Z">
              <w:r w:rsidDel="003F4B8A">
                <w:rPr>
                  <w:color w:val="000000"/>
                  <w:sz w:val="20"/>
                  <w:szCs w:val="20"/>
                </w:rPr>
                <w:delText>Numeric. The score threshold for including a mask (default: 0.5).</w:delText>
              </w:r>
            </w:del>
            <w:ins w:id="432" w:author="Boyko, James" w:date="2025-01-29T15:31:00Z" w16du:dateUtc="2025-01-29T20:31:00Z">
              <w:r>
                <w:rPr>
                  <w:color w:val="000000"/>
                  <w:sz w:val="20"/>
                  <w:szCs w:val="20"/>
                </w:rPr>
                <w:t xml:space="preserve">Additional </w:t>
              </w:r>
            </w:ins>
            <w:ins w:id="433" w:author="Boyko, James" w:date="2025-01-29T15:32:00Z" w16du:dateUtc="2025-01-29T20:32:00Z">
              <w:r>
                <w:rPr>
                  <w:color w:val="000000"/>
                  <w:sz w:val="20"/>
                  <w:szCs w:val="20"/>
                </w:rPr>
                <w:t>arguments</w:t>
              </w:r>
            </w:ins>
            <w:ins w:id="434" w:author="Boyko, James" w:date="2025-01-29T15:31:00Z" w16du:dateUtc="2025-01-29T20:31:00Z">
              <w:r>
                <w:rPr>
                  <w:color w:val="000000"/>
                  <w:sz w:val="20"/>
                  <w:szCs w:val="20"/>
                </w:rPr>
                <w:t xml:space="preserve"> to be passed to plot. </w:t>
              </w:r>
            </w:ins>
          </w:p>
        </w:tc>
      </w:tr>
    </w:tbl>
    <w:p w14:paraId="1A7F04A5" w14:textId="77777777" w:rsidR="00645972" w:rsidDel="00E9728F" w:rsidRDefault="00645972">
      <w:pPr>
        <w:pStyle w:val="Standard"/>
        <w:spacing w:line="360" w:lineRule="auto"/>
        <w:rPr>
          <w:del w:id="435" w:author="Boyko, James" w:date="2025-01-28T15:09:00Z" w16du:dateUtc="2025-01-28T20:09:00Z"/>
        </w:rPr>
      </w:pPr>
    </w:p>
    <w:p w14:paraId="3EF9693E" w14:textId="77777777" w:rsidR="00E9728F" w:rsidRDefault="00E9728F">
      <w:pPr>
        <w:pStyle w:val="Standard"/>
        <w:spacing w:line="360" w:lineRule="auto"/>
        <w:rPr>
          <w:ins w:id="436" w:author="Boyko, James" w:date="2025-01-29T15:37:00Z" w16du:dateUtc="2025-01-29T20:37:00Z"/>
        </w:rPr>
      </w:pPr>
    </w:p>
    <w:p w14:paraId="0B6AB338" w14:textId="77777777" w:rsidR="00E9728F" w:rsidRDefault="00E9728F">
      <w:pPr>
        <w:pStyle w:val="Standard"/>
        <w:spacing w:line="360" w:lineRule="auto"/>
        <w:rPr>
          <w:ins w:id="437" w:author="Boyko, James" w:date="2025-01-29T15:37:00Z" w16du:dateUtc="2025-01-29T20:37:00Z"/>
        </w:rPr>
      </w:pPr>
    </w:p>
    <w:p w14:paraId="15E1FD85" w14:textId="77777777" w:rsidR="00645972" w:rsidDel="008A74FC" w:rsidRDefault="00645972">
      <w:pPr>
        <w:pStyle w:val="Standard"/>
        <w:spacing w:line="360" w:lineRule="auto"/>
        <w:rPr>
          <w:del w:id="438" w:author="Boyko, James" w:date="2025-01-28T15:09:00Z" w16du:dateUtc="2025-01-28T20:09:00Z"/>
          <w:b/>
          <w:bCs/>
        </w:rPr>
      </w:pPr>
    </w:p>
    <w:p w14:paraId="19C7870C" w14:textId="3435EF43" w:rsidR="00645972" w:rsidDel="008A74FC" w:rsidRDefault="00ED3C65">
      <w:pPr>
        <w:pStyle w:val="Standard"/>
        <w:spacing w:line="360" w:lineRule="auto"/>
        <w:rPr>
          <w:del w:id="439" w:author="Boyko, James" w:date="2025-01-28T15:09:00Z" w16du:dateUtc="2025-01-28T20:09:00Z"/>
          <w:i/>
          <w:iCs/>
        </w:rPr>
      </w:pPr>
      <w:del w:id="440" w:author="Boyko, James" w:date="2025-01-27T09:34:00Z" w16du:dateUtc="2025-01-27T14:34:00Z">
        <w:r w:rsidDel="00832886">
          <w:rPr>
            <w:i/>
            <w:iCs/>
          </w:rPr>
          <w:delText xml:space="preserve">2.3.2 </w:delText>
        </w:r>
      </w:del>
      <w:del w:id="441" w:author="Boyko, James" w:date="2025-01-28T15:09:00Z" w16du:dateUtc="2025-01-28T20:09:00Z">
        <w:r w:rsidDel="008A74FC">
          <w:rPr>
            <w:i/>
            <w:iCs/>
          </w:rPr>
          <w:delText>Example 1 – Grounded segmentation and color analysis</w:delText>
        </w:r>
      </w:del>
    </w:p>
    <w:p w14:paraId="6796F3D0" w14:textId="08E285EF" w:rsidR="008A74FC" w:rsidDel="008A74FC" w:rsidRDefault="00000000">
      <w:pPr>
        <w:pStyle w:val="Standard"/>
        <w:spacing w:line="360" w:lineRule="auto"/>
        <w:rPr>
          <w:del w:id="442" w:author="Boyko, James" w:date="2025-01-28T15:09:00Z" w16du:dateUtc="2025-01-28T20:09:00Z"/>
        </w:rPr>
      </w:pPr>
      <w:del w:id="443" w:author="Boyko, James" w:date="2025-01-28T15:09:00Z" w16du:dateUtc="2025-01-28T20:09:00Z">
        <w:r w:rsidDel="008A74FC">
          <w:delText>This example demonstrates the utility of grounded segmentation in isolating organisms of interest from background information. The subject of this analysis is an Andaman Hind fish, sourced from an iNaturalist observation. Traditional color extraction methods applied to the entire image would yield unusable data due to the background being present in the image. However, by employing grounded segmentation, we can automatically focus on the organism of interest as informed by the user imputed label, significantly improving the accuracy of color extraction. The grounded_segmentation_cli function is utilized to segment the image, with parameters specifying the image path, label, and output paths for JSON data and preliminary plot generation (Table 1).</w:delText>
        </w:r>
      </w:del>
    </w:p>
    <w:p w14:paraId="5FACB6BA" w14:textId="22F69EA5" w:rsidR="00645972" w:rsidDel="008A74FC" w:rsidRDefault="00000000">
      <w:pPr>
        <w:pStyle w:val="Standard"/>
        <w:spacing w:line="360" w:lineRule="auto"/>
        <w:rPr>
          <w:del w:id="444" w:author="Boyko, James" w:date="2025-01-28T15:09:00Z" w16du:dateUtc="2025-01-28T20:09:00Z"/>
          <w:rFonts w:ascii="Liberation Mono" w:hAnsi="Liberation Mono"/>
          <w:sz w:val="20"/>
          <w:szCs w:val="20"/>
        </w:rPr>
      </w:pPr>
      <w:del w:id="445" w:author="Boyko, James" w:date="2025-01-28T15:09:00Z" w16du:dateUtc="2025-01-28T20:09:00Z">
        <w:r w:rsidDel="008A74FC">
          <w:rPr>
            <w:rFonts w:ascii="Liberation Mono" w:hAnsi="Liberation Mono"/>
            <w:sz w:val="20"/>
            <w:szCs w:val="20"/>
          </w:rPr>
          <w:delText>ground_results &lt;- grounded_segmentation_cli(</w:delText>
        </w:r>
      </w:del>
    </w:p>
    <w:p w14:paraId="7FEADF6C" w14:textId="6E8D3D25" w:rsidR="00645972" w:rsidDel="008A74FC" w:rsidRDefault="00000000">
      <w:pPr>
        <w:pStyle w:val="Standard"/>
        <w:spacing w:line="360" w:lineRule="auto"/>
        <w:rPr>
          <w:del w:id="446" w:author="Boyko, James" w:date="2025-01-28T15:09:00Z" w16du:dateUtc="2025-01-28T20:09:00Z"/>
          <w:rFonts w:ascii="Liberation Mono" w:hAnsi="Liberation Mono"/>
          <w:sz w:val="20"/>
          <w:szCs w:val="20"/>
        </w:rPr>
      </w:pPr>
      <w:del w:id="447" w:author="Boyko, James" w:date="2025-01-28T15:09:00Z" w16du:dateUtc="2025-01-28T20:09:00Z">
        <w:r w:rsidDel="008A74FC">
          <w:rPr>
            <w:rFonts w:ascii="Liberation Mono" w:hAnsi="Liberation Mono"/>
            <w:sz w:val="20"/>
            <w:szCs w:val="20"/>
          </w:rPr>
          <w:delText xml:space="preserve">  image_path = “/home/user/images/AndamanHind.jpeg”,</w:delText>
        </w:r>
      </w:del>
    </w:p>
    <w:p w14:paraId="708A3AFA" w14:textId="43A09BA9" w:rsidR="00645972" w:rsidDel="008A74FC" w:rsidRDefault="00000000">
      <w:pPr>
        <w:pStyle w:val="Standard"/>
        <w:spacing w:line="360" w:lineRule="auto"/>
        <w:rPr>
          <w:del w:id="448" w:author="Boyko, James" w:date="2025-01-28T15:09:00Z" w16du:dateUtc="2025-01-28T20:09:00Z"/>
          <w:rFonts w:ascii="Liberation Mono" w:hAnsi="Liberation Mono"/>
          <w:sz w:val="20"/>
          <w:szCs w:val="20"/>
        </w:rPr>
      </w:pPr>
      <w:del w:id="449" w:author="Boyko, James" w:date="2025-01-28T15:09:00Z" w16du:dateUtc="2025-01-28T20:09:00Z">
        <w:r w:rsidDel="008A74FC">
          <w:rPr>
            <w:rFonts w:ascii="Liberation Mono" w:hAnsi="Liberation Mono"/>
            <w:sz w:val="20"/>
            <w:szCs w:val="20"/>
          </w:rPr>
          <w:delText xml:space="preserve">  labels = “a fish.”,</w:delText>
        </w:r>
      </w:del>
    </w:p>
    <w:p w14:paraId="020575B2" w14:textId="71678FC5" w:rsidR="00645972" w:rsidDel="008A74FC" w:rsidRDefault="00000000">
      <w:pPr>
        <w:pStyle w:val="Standard"/>
        <w:spacing w:line="360" w:lineRule="auto"/>
        <w:rPr>
          <w:del w:id="450" w:author="Boyko, James" w:date="2025-01-28T15:09:00Z" w16du:dateUtc="2025-01-28T20:09:00Z"/>
          <w:rFonts w:ascii="Liberation Mono" w:hAnsi="Liberation Mono"/>
          <w:sz w:val="20"/>
          <w:szCs w:val="20"/>
        </w:rPr>
      </w:pPr>
      <w:del w:id="451" w:author="Boyko, James" w:date="2025-01-28T15:09:00Z" w16du:dateUtc="2025-01-28T20:09:00Z">
        <w:r w:rsidDel="008A74FC">
          <w:rPr>
            <w:rFonts w:ascii="Liberation Mono" w:hAnsi="Liberation Mono"/>
            <w:sz w:val="20"/>
            <w:szCs w:val="20"/>
          </w:rPr>
          <w:delText xml:space="preserve">  output_json = “/home/user/output_dir/json/”,</w:delText>
        </w:r>
      </w:del>
    </w:p>
    <w:p w14:paraId="2680DE4B" w14:textId="3C9C003E" w:rsidR="00645972" w:rsidDel="008A74FC" w:rsidRDefault="00000000">
      <w:pPr>
        <w:pStyle w:val="Standard"/>
        <w:spacing w:line="360" w:lineRule="auto"/>
        <w:rPr>
          <w:del w:id="452" w:author="Boyko, James" w:date="2025-01-28T15:09:00Z" w16du:dateUtc="2025-01-28T20:09:00Z"/>
          <w:rFonts w:ascii="Liberation Mono" w:hAnsi="Liberation Mono"/>
          <w:sz w:val="20"/>
          <w:szCs w:val="20"/>
        </w:rPr>
      </w:pPr>
      <w:del w:id="453" w:author="Boyko, James" w:date="2025-01-28T15:09:00Z" w16du:dateUtc="2025-01-28T20:09:00Z">
        <w:r w:rsidDel="008A74FC">
          <w:rPr>
            <w:rFonts w:ascii="Liberation Mono" w:hAnsi="Liberation Mono"/>
            <w:sz w:val="20"/>
            <w:szCs w:val="20"/>
          </w:rPr>
          <w:delText xml:space="preserve">  output_plot = “/home/user/</w:delText>
        </w:r>
      </w:del>
      <w:del w:id="454" w:author="Boyko, James" w:date="2025-01-27T09:48:00Z" w16du:dateUtc="2025-01-27T14:48:00Z">
        <w:r w:rsidDel="00F35A88">
          <w:rPr>
            <w:rFonts w:ascii="Liberation Mono" w:hAnsi="Liberation Mono"/>
            <w:sz w:val="20"/>
            <w:szCs w:val="20"/>
          </w:rPr>
          <w:delText>SegColR</w:delText>
        </w:r>
      </w:del>
      <w:del w:id="455" w:author="Boyko, James" w:date="2025-01-28T15:09:00Z" w16du:dateUtc="2025-01-28T20:09:00Z">
        <w:r w:rsidDel="008A74FC">
          <w:rPr>
            <w:rFonts w:ascii="Liberation Mono" w:hAnsi="Liberation Mono"/>
            <w:sz w:val="20"/>
            <w:szCs w:val="20"/>
          </w:rPr>
          <w:delText>/extdata/plot/”)</w:delText>
        </w:r>
      </w:del>
    </w:p>
    <w:p w14:paraId="471F6DB7" w14:textId="58575D36" w:rsidR="00816559" w:rsidDel="008A74FC" w:rsidRDefault="00816559" w:rsidP="00816559">
      <w:pPr>
        <w:pStyle w:val="Standard"/>
        <w:keepNext/>
        <w:spacing w:line="360" w:lineRule="auto"/>
        <w:rPr>
          <w:del w:id="456" w:author="Boyko, James" w:date="2025-01-28T15:09:00Z" w16du:dateUtc="2025-01-28T20:09:00Z"/>
        </w:rPr>
      </w:pPr>
      <w:del w:id="457" w:author="Boyko, James" w:date="2025-01-28T15:09:00Z" w16du:dateUtc="2025-01-28T20:09:00Z">
        <w:r w:rsidRPr="00816559" w:rsidDel="008A74FC">
          <w:fldChar w:fldCharType="begin"/>
        </w:r>
        <w:r w:rsidRPr="00816559" w:rsidDel="008A74FC">
          <w:delInstrText xml:space="preserve"> INCLUDEPICTURE "/Users/jboyko/Library/Group Containers/UBF8T346G9.ms/WebArchiveCopyPasteTempFiles/com.microsoft.Word/page1image451756160" \* MERGEFORMATINET </w:delInstrText>
        </w:r>
        <w:r w:rsidRPr="00816559" w:rsidDel="008A74FC">
          <w:fldChar w:fldCharType="separate"/>
        </w:r>
        <w:r w:rsidRPr="00816559" w:rsidDel="008A74FC">
          <w:rPr>
            <w:noProof/>
          </w:rPr>
          <w:drawing>
            <wp:inline distT="0" distB="0" distL="0" distR="0" wp14:anchorId="460529B2" wp14:editId="3A6658F4">
              <wp:extent cx="3467100" cy="2222500"/>
              <wp:effectExtent l="0" t="0" r="0" b="0"/>
              <wp:docPr id="33067526" name="Picture 4" descr="page1image451756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1image45175616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67100" cy="2222500"/>
                      </a:xfrm>
                      <a:prstGeom prst="rect">
                        <a:avLst/>
                      </a:prstGeom>
                      <a:noFill/>
                      <a:ln>
                        <a:noFill/>
                      </a:ln>
                    </pic:spPr>
                  </pic:pic>
                </a:graphicData>
              </a:graphic>
            </wp:inline>
          </w:drawing>
        </w:r>
        <w:r w:rsidRPr="00816559" w:rsidDel="008A74FC">
          <w:fldChar w:fldCharType="end"/>
        </w:r>
      </w:del>
    </w:p>
    <w:p w14:paraId="4F1D788A" w14:textId="0FB040C3" w:rsidR="00816559" w:rsidRPr="00816559" w:rsidDel="008A74FC" w:rsidRDefault="00816559" w:rsidP="00816559">
      <w:pPr>
        <w:pStyle w:val="Caption"/>
        <w:rPr>
          <w:del w:id="458" w:author="Boyko, James" w:date="2025-01-28T15:09:00Z" w16du:dateUtc="2025-01-28T20:09:00Z"/>
        </w:rPr>
      </w:pPr>
      <w:del w:id="459" w:author="Boyko, James" w:date="2025-01-28T15:09:00Z" w16du:dateUtc="2025-01-28T20:09:00Z">
        <w:r w:rsidDel="008A74FC">
          <w:delText xml:space="preserve">Figure </w:delText>
        </w:r>
        <w:r w:rsidDel="008A74FC">
          <w:rPr>
            <w:i w:val="0"/>
            <w:iCs w:val="0"/>
          </w:rPr>
          <w:fldChar w:fldCharType="begin"/>
        </w:r>
        <w:r w:rsidDel="008A74FC">
          <w:delInstrText xml:space="preserve"> SEQ Figure \* ARABIC </w:delInstrText>
        </w:r>
        <w:r w:rsidDel="008A74FC">
          <w:rPr>
            <w:i w:val="0"/>
            <w:iCs w:val="0"/>
          </w:rPr>
          <w:fldChar w:fldCharType="separate"/>
        </w:r>
        <w:r w:rsidR="007A0A4A" w:rsidDel="008A74FC">
          <w:rPr>
            <w:noProof/>
          </w:rPr>
          <w:delText>1</w:delText>
        </w:r>
        <w:r w:rsidDel="008A74FC">
          <w:rPr>
            <w:i w:val="0"/>
            <w:iCs w:val="0"/>
          </w:rPr>
          <w:fldChar w:fldCharType="end"/>
        </w:r>
        <w:r w:rsidDel="008A74FC">
          <w:delText xml:space="preserve"> - </w:delText>
        </w:r>
        <w:r w:rsidRPr="006D294C" w:rsidDel="008A74FC">
          <w:delText>Result of grounded segmentation. Plot produced by plot_seg_results. Confidence score for the object detection (0.84) along with the label (“fish”) are shown in the top left of the bounding box.</w:delText>
        </w:r>
      </w:del>
    </w:p>
    <w:p w14:paraId="15CF4A5A" w14:textId="77B13381" w:rsidR="00816559" w:rsidDel="008A74FC" w:rsidRDefault="00816559">
      <w:pPr>
        <w:pStyle w:val="Standard"/>
        <w:spacing w:line="360" w:lineRule="auto"/>
        <w:rPr>
          <w:del w:id="460" w:author="Boyko, James" w:date="2025-01-28T15:09:00Z" w16du:dateUtc="2025-01-28T20:09:00Z"/>
        </w:rPr>
      </w:pPr>
    </w:p>
    <w:p w14:paraId="38DCB8AB" w14:textId="26A374A6" w:rsidR="00645972" w:rsidDel="008A74FC" w:rsidRDefault="00000000">
      <w:pPr>
        <w:pStyle w:val="Standard"/>
        <w:spacing w:line="360" w:lineRule="auto"/>
        <w:rPr>
          <w:del w:id="461" w:author="Boyko, James" w:date="2025-01-28T15:09:00Z" w16du:dateUtc="2025-01-28T20:09:00Z"/>
        </w:rPr>
      </w:pPr>
      <w:del w:id="462" w:author="Boyko, James" w:date="2025-01-28T15:09:00Z" w16du:dateUtc="2025-01-28T20:09:00Z">
        <w:r w:rsidDel="008A74FC">
          <w:delText>The output JSON contains information on the score and label for all detected objects as well as the mask for that particular object. The segmentation results are then loaded and plotted using load_segmentation_results and plot_seg_results respectively (Figure 1).  Following segmentation, the process_masks_and_extract_colors function is employed to extract color information from the focal organism. This function requires five key arguments, all of which are stored in the output of grounded_segmentation_cli. The results of this color analysis are then visualized using the plot_color_info function, which offers the option to recolor the mask based on the dominant colors extracted (Figure 2). Within R and for ease of use in downstream analysis, both the segmentation results and the color information results are list objects which containing information such as vectors of labels, confidence scores, masks, dominant colors, pixel by pixel coloration, mean and median colors.</w:delText>
        </w:r>
      </w:del>
    </w:p>
    <w:p w14:paraId="06A5454D" w14:textId="1F548F03" w:rsidR="00645972" w:rsidDel="008A74FC" w:rsidRDefault="00000000">
      <w:pPr>
        <w:pStyle w:val="Standard"/>
        <w:spacing w:line="360" w:lineRule="auto"/>
        <w:rPr>
          <w:del w:id="463" w:author="Boyko, James" w:date="2025-01-28T15:09:00Z" w16du:dateUtc="2025-01-28T20:09:00Z"/>
          <w:rFonts w:ascii="Liberation Mono" w:hAnsi="Liberation Mono"/>
          <w:sz w:val="20"/>
          <w:szCs w:val="20"/>
        </w:rPr>
      </w:pPr>
      <w:del w:id="464" w:author="Boyko, James" w:date="2025-01-28T15:09:00Z" w16du:dateUtc="2025-01-28T20:09:00Z">
        <w:r w:rsidDel="008A74FC">
          <w:rPr>
            <w:rFonts w:ascii="Liberation Mono" w:hAnsi="Liberation Mono"/>
            <w:sz w:val="20"/>
            <w:szCs w:val="20"/>
          </w:rPr>
          <w:delText>color_results_k &lt;- process_masks_and_extract_colors(</w:delText>
        </w:r>
      </w:del>
    </w:p>
    <w:p w14:paraId="0D6051E6" w14:textId="1F86A7AC" w:rsidR="00645972" w:rsidDel="008A74FC" w:rsidRDefault="00000000">
      <w:pPr>
        <w:pStyle w:val="Standard"/>
        <w:spacing w:line="360" w:lineRule="auto"/>
        <w:rPr>
          <w:del w:id="465" w:author="Boyko, James" w:date="2025-01-28T15:09:00Z" w16du:dateUtc="2025-01-28T20:09:00Z"/>
          <w:rFonts w:ascii="Liberation Mono" w:hAnsi="Liberation Mono"/>
          <w:sz w:val="20"/>
          <w:szCs w:val="20"/>
        </w:rPr>
      </w:pPr>
      <w:del w:id="466" w:author="Boyko, James" w:date="2025-01-28T15:09:00Z" w16du:dateUtc="2025-01-28T20:09:00Z">
        <w:r w:rsidDel="008A74FC">
          <w:rPr>
            <w:rFonts w:ascii="Liberation Mono" w:hAnsi="Liberation Mono"/>
            <w:sz w:val="20"/>
            <w:szCs w:val="20"/>
          </w:rPr>
          <w:delText xml:space="preserve">  image = ground_results$image,</w:delText>
        </w:r>
      </w:del>
    </w:p>
    <w:p w14:paraId="43329D80" w14:textId="7198BDDD" w:rsidR="00645972" w:rsidDel="008A74FC" w:rsidRDefault="00000000">
      <w:pPr>
        <w:pStyle w:val="Standard"/>
        <w:spacing w:line="360" w:lineRule="auto"/>
        <w:rPr>
          <w:del w:id="467" w:author="Boyko, James" w:date="2025-01-28T15:09:00Z" w16du:dateUtc="2025-01-28T20:09:00Z"/>
          <w:rFonts w:ascii="Liberation Mono" w:hAnsi="Liberation Mono"/>
          <w:sz w:val="20"/>
          <w:szCs w:val="20"/>
        </w:rPr>
      </w:pPr>
      <w:del w:id="468" w:author="Boyko, James" w:date="2025-01-28T15:09:00Z" w16du:dateUtc="2025-01-28T20:09:00Z">
        <w:r w:rsidDel="008A74FC">
          <w:rPr>
            <w:rFonts w:ascii="Liberation Mono" w:hAnsi="Liberation Mono"/>
            <w:sz w:val="20"/>
            <w:szCs w:val="20"/>
          </w:rPr>
          <w:delText xml:space="preserve">  masks = ground_results$mask,</w:delText>
        </w:r>
      </w:del>
    </w:p>
    <w:p w14:paraId="07D11324" w14:textId="4903AC97" w:rsidR="00645972" w:rsidDel="008A74FC" w:rsidRDefault="00000000">
      <w:pPr>
        <w:pStyle w:val="Standard"/>
        <w:spacing w:line="360" w:lineRule="auto"/>
        <w:rPr>
          <w:del w:id="469" w:author="Boyko, James" w:date="2025-01-28T15:09:00Z" w16du:dateUtc="2025-01-28T20:09:00Z"/>
          <w:rFonts w:ascii="Liberation Mono" w:hAnsi="Liberation Mono"/>
          <w:sz w:val="20"/>
          <w:szCs w:val="20"/>
        </w:rPr>
      </w:pPr>
      <w:del w:id="470" w:author="Boyko, James" w:date="2025-01-28T15:09:00Z" w16du:dateUtc="2025-01-28T20:09:00Z">
        <w:r w:rsidDel="008A74FC">
          <w:rPr>
            <w:rFonts w:ascii="Liberation Mono" w:hAnsi="Liberation Mono"/>
            <w:sz w:val="20"/>
            <w:szCs w:val="20"/>
          </w:rPr>
          <w:delText xml:space="preserve">  scores = ground_results$score,</w:delText>
        </w:r>
      </w:del>
    </w:p>
    <w:p w14:paraId="7AD8052C" w14:textId="19D6B2E6" w:rsidR="00645972" w:rsidDel="008A74FC" w:rsidRDefault="00000000">
      <w:pPr>
        <w:pStyle w:val="Standard"/>
        <w:spacing w:line="360" w:lineRule="auto"/>
        <w:rPr>
          <w:del w:id="471" w:author="Boyko, James" w:date="2025-01-28T15:09:00Z" w16du:dateUtc="2025-01-28T20:09:00Z"/>
          <w:rFonts w:ascii="Liberation Mono" w:hAnsi="Liberation Mono"/>
          <w:sz w:val="20"/>
          <w:szCs w:val="20"/>
        </w:rPr>
      </w:pPr>
      <w:del w:id="472" w:author="Boyko, James" w:date="2025-01-28T15:09:00Z" w16du:dateUtc="2025-01-28T20:09:00Z">
        <w:r w:rsidDel="008A74FC">
          <w:rPr>
            <w:rFonts w:ascii="Liberation Mono" w:hAnsi="Liberation Mono"/>
            <w:sz w:val="20"/>
            <w:szCs w:val="20"/>
          </w:rPr>
          <w:delText xml:space="preserve">  labels = ground_results$label,</w:delText>
        </w:r>
      </w:del>
    </w:p>
    <w:p w14:paraId="4C4B528F" w14:textId="1565FBE2" w:rsidR="00645972" w:rsidDel="008A74FC" w:rsidRDefault="00000000">
      <w:pPr>
        <w:pStyle w:val="Standard"/>
        <w:spacing w:line="360" w:lineRule="auto"/>
        <w:rPr>
          <w:del w:id="473" w:author="Boyko, James" w:date="2025-01-28T15:09:00Z" w16du:dateUtc="2025-01-28T20:09:00Z"/>
        </w:rPr>
      </w:pPr>
      <w:del w:id="474" w:author="Boyko, James" w:date="2025-01-28T15:09:00Z" w16du:dateUtc="2025-01-28T20:09:00Z">
        <w:r w:rsidDel="008A74FC">
          <w:rPr>
            <w:rFonts w:ascii="Liberation Mono" w:hAnsi="Liberation Mono"/>
            <w:sz w:val="20"/>
            <w:szCs w:val="20"/>
          </w:rPr>
          <w:delText xml:space="preserve">  include_labels = ground_results$label)</w:delText>
        </w:r>
      </w:del>
    </w:p>
    <w:p w14:paraId="00AB0F3F" w14:textId="047CBDF5" w:rsidR="00645972" w:rsidDel="008A74FC" w:rsidRDefault="00645972">
      <w:pPr>
        <w:pStyle w:val="Standard"/>
        <w:spacing w:line="360" w:lineRule="auto"/>
        <w:rPr>
          <w:del w:id="475" w:author="Boyko, James" w:date="2025-01-28T15:09:00Z" w16du:dateUtc="2025-01-28T20:09:00Z"/>
        </w:rPr>
      </w:pPr>
    </w:p>
    <w:p w14:paraId="3D748874" w14:textId="74C08AE7" w:rsidR="00645972" w:rsidDel="008A74FC" w:rsidRDefault="00ED3C65">
      <w:pPr>
        <w:pStyle w:val="Standard"/>
        <w:spacing w:line="360" w:lineRule="auto"/>
        <w:rPr>
          <w:del w:id="476" w:author="Boyko, James" w:date="2025-01-28T15:09:00Z" w16du:dateUtc="2025-01-28T20:09:00Z"/>
        </w:rPr>
      </w:pPr>
      <w:del w:id="477" w:author="Boyko, James" w:date="2025-01-27T09:34:00Z" w16du:dateUtc="2025-01-27T14:34:00Z">
        <w:r w:rsidDel="00832886">
          <w:rPr>
            <w:i/>
            <w:iCs/>
          </w:rPr>
          <w:delText xml:space="preserve">2.3.3 </w:delText>
        </w:r>
      </w:del>
      <w:del w:id="478" w:author="Boyko, James" w:date="2025-01-28T15:09:00Z" w16du:dateUtc="2025-01-28T20:09:00Z">
        <w:r w:rsidDel="008A74FC">
          <w:rPr>
            <w:i/>
            <w:iCs/>
          </w:rPr>
          <w:delText>Example 2 – Multiple instances and excluding labels</w:delText>
        </w:r>
      </w:del>
    </w:p>
    <w:p w14:paraId="3AA39632" w14:textId="0FCE3B30" w:rsidR="00645972" w:rsidDel="008A74FC" w:rsidRDefault="00000000">
      <w:pPr>
        <w:pStyle w:val="Standard"/>
        <w:spacing w:line="360" w:lineRule="auto"/>
        <w:rPr>
          <w:del w:id="479" w:author="Boyko, James" w:date="2025-01-28T15:09:00Z" w16du:dateUtc="2025-01-28T20:09:00Z"/>
        </w:rPr>
      </w:pPr>
      <w:del w:id="480" w:author="Boyko, James" w:date="2025-01-28T15:09:00Z" w16du:dateUtc="2025-01-28T20:09:00Z">
        <w:r w:rsidDel="008A74FC">
          <w:delText>This example illustrates the capability of the segmentation algorithm to handle images containing multiple instances of a particular label and to exclude overlapping objects and organisms that may interfere with the color analysis. The focus here is on segmenting flowers to extract petal color, in an image that contains multiple flowers and a bee (Figure 3a). The segmentation process assigns scores to each detected instance, allowing for the exclusion of instances below a specified threshold. Setting this threshold to 0.5 results in the retention of two flower instances and one bee instance in the segmented result (Figure 3b). Other than using thresholds, a key feature of the process_masks_and_extract_colors function is its ability to exclude particular labels directly. In cases where multiple organisms are present in a scene, but color is desired from only one of them, specifying each object individually and then focusing the color extraction should produce higher quality results. This functionality is particularly valuable when combined with grounding DINO, as it provides remarkable flexibility in color extraction from non-standard images. In this case, it allows for the removal of the bee instance from the color extraction process (Figure 3c), ensuring that only the colors of the flowers are analyzed.</w:delText>
        </w:r>
      </w:del>
    </w:p>
    <w:p w14:paraId="30C5C91E" w14:textId="145E2DF3" w:rsidR="00645972" w:rsidDel="008A74FC" w:rsidRDefault="00000000">
      <w:pPr>
        <w:pStyle w:val="Standard"/>
        <w:spacing w:line="360" w:lineRule="auto"/>
        <w:rPr>
          <w:del w:id="481" w:author="Boyko, James" w:date="2025-01-28T15:09:00Z" w16du:dateUtc="2025-01-28T20:09:00Z"/>
          <w:rFonts w:ascii="Liberation Mono" w:hAnsi="Liberation Mono"/>
          <w:sz w:val="20"/>
          <w:szCs w:val="20"/>
        </w:rPr>
      </w:pPr>
      <w:del w:id="482" w:author="Boyko, James" w:date="2025-01-28T15:09:00Z" w16du:dateUtc="2025-01-28T20:09:00Z">
        <w:r w:rsidDel="008A74FC">
          <w:rPr>
            <w:rFonts w:ascii="Liberation Mono" w:hAnsi="Liberation Mono"/>
            <w:sz w:val="20"/>
            <w:szCs w:val="20"/>
          </w:rPr>
          <w:delText>color_results &lt;- process_masks_and_extract_colors(</w:delText>
        </w:r>
      </w:del>
    </w:p>
    <w:p w14:paraId="2EC14C48" w14:textId="618D3859" w:rsidR="00645972" w:rsidDel="008A74FC" w:rsidRDefault="00000000">
      <w:pPr>
        <w:pStyle w:val="Standard"/>
        <w:spacing w:line="360" w:lineRule="auto"/>
        <w:rPr>
          <w:del w:id="483" w:author="Boyko, James" w:date="2025-01-28T15:09:00Z" w16du:dateUtc="2025-01-28T20:09:00Z"/>
          <w:rFonts w:ascii="Liberation Mono" w:hAnsi="Liberation Mono"/>
          <w:sz w:val="20"/>
          <w:szCs w:val="20"/>
        </w:rPr>
      </w:pPr>
      <w:del w:id="484" w:author="Boyko, James" w:date="2025-01-28T15:09:00Z" w16du:dateUtc="2025-01-28T20:09:00Z">
        <w:r w:rsidDel="008A74FC">
          <w:rPr>
            <w:rFonts w:ascii="Liberation Mono" w:hAnsi="Liberation Mono"/>
            <w:sz w:val="20"/>
            <w:szCs w:val="20"/>
          </w:rPr>
          <w:delText xml:space="preserve">  image = seg_results$image,</w:delText>
        </w:r>
      </w:del>
    </w:p>
    <w:p w14:paraId="48982B77" w14:textId="7C202CED" w:rsidR="00645972" w:rsidDel="008A74FC" w:rsidRDefault="00000000">
      <w:pPr>
        <w:pStyle w:val="Standard"/>
        <w:spacing w:line="360" w:lineRule="auto"/>
        <w:rPr>
          <w:del w:id="485" w:author="Boyko, James" w:date="2025-01-28T15:09:00Z" w16du:dateUtc="2025-01-28T20:09:00Z"/>
          <w:rFonts w:ascii="Liberation Mono" w:hAnsi="Liberation Mono"/>
          <w:sz w:val="20"/>
          <w:szCs w:val="20"/>
        </w:rPr>
      </w:pPr>
      <w:del w:id="486" w:author="Boyko, James" w:date="2025-01-28T15:09:00Z" w16du:dateUtc="2025-01-28T20:09:00Z">
        <w:r w:rsidDel="008A74FC">
          <w:rPr>
            <w:rFonts w:ascii="Liberation Mono" w:hAnsi="Liberation Mono"/>
            <w:sz w:val="20"/>
            <w:szCs w:val="20"/>
          </w:rPr>
          <w:delText xml:space="preserve">  masks = seg_results$mask,</w:delText>
        </w:r>
      </w:del>
    </w:p>
    <w:p w14:paraId="10C84EBF" w14:textId="3612550D" w:rsidR="00645972" w:rsidDel="008A74FC" w:rsidRDefault="00000000">
      <w:pPr>
        <w:pStyle w:val="Standard"/>
        <w:spacing w:line="360" w:lineRule="auto"/>
        <w:rPr>
          <w:del w:id="487" w:author="Boyko, James" w:date="2025-01-28T15:09:00Z" w16du:dateUtc="2025-01-28T20:09:00Z"/>
          <w:rFonts w:ascii="Liberation Mono" w:hAnsi="Liberation Mono"/>
          <w:sz w:val="20"/>
          <w:szCs w:val="20"/>
        </w:rPr>
      </w:pPr>
      <w:del w:id="488" w:author="Boyko, James" w:date="2025-01-28T15:09:00Z" w16du:dateUtc="2025-01-28T20:09:00Z">
        <w:r w:rsidDel="008A74FC">
          <w:rPr>
            <w:rFonts w:ascii="Liberation Mono" w:hAnsi="Liberation Mono"/>
            <w:sz w:val="20"/>
            <w:szCs w:val="20"/>
          </w:rPr>
          <w:delText xml:space="preserve">  scores = seg_results$score,</w:delText>
        </w:r>
      </w:del>
    </w:p>
    <w:p w14:paraId="6F81B90B" w14:textId="06136B7A" w:rsidR="00645972" w:rsidDel="008A74FC" w:rsidRDefault="00000000">
      <w:pPr>
        <w:pStyle w:val="Standard"/>
        <w:spacing w:line="360" w:lineRule="auto"/>
        <w:rPr>
          <w:del w:id="489" w:author="Boyko, James" w:date="2025-01-28T15:09:00Z" w16du:dateUtc="2025-01-28T20:09:00Z"/>
          <w:rFonts w:ascii="Liberation Mono" w:hAnsi="Liberation Mono"/>
          <w:sz w:val="20"/>
          <w:szCs w:val="20"/>
        </w:rPr>
      </w:pPr>
      <w:del w:id="490" w:author="Boyko, James" w:date="2025-01-28T15:09:00Z" w16du:dateUtc="2025-01-28T20:09:00Z">
        <w:r w:rsidDel="008A74FC">
          <w:rPr>
            <w:rFonts w:ascii="Liberation Mono" w:hAnsi="Liberation Mono"/>
            <w:sz w:val="20"/>
            <w:szCs w:val="20"/>
          </w:rPr>
          <w:delText xml:space="preserve">  labels = c(“a flower.”, “a bee.”),</w:delText>
        </w:r>
      </w:del>
    </w:p>
    <w:p w14:paraId="5EA4DC05" w14:textId="7E9659A8" w:rsidR="00645972" w:rsidDel="008A74FC" w:rsidRDefault="00000000">
      <w:pPr>
        <w:pStyle w:val="Standard"/>
        <w:spacing w:line="360" w:lineRule="auto"/>
        <w:rPr>
          <w:del w:id="491" w:author="Boyko, James" w:date="2025-01-28T15:09:00Z" w16du:dateUtc="2025-01-28T20:09:00Z"/>
          <w:rFonts w:ascii="Liberation Mono" w:hAnsi="Liberation Mono"/>
          <w:sz w:val="20"/>
          <w:szCs w:val="20"/>
        </w:rPr>
      </w:pPr>
      <w:del w:id="492" w:author="Boyko, James" w:date="2025-01-28T15:09:00Z" w16du:dateUtc="2025-01-28T20:09:00Z">
        <w:r w:rsidDel="008A74FC">
          <w:rPr>
            <w:rFonts w:ascii="Liberation Mono" w:hAnsi="Liberation Mono"/>
            <w:sz w:val="20"/>
            <w:szCs w:val="20"/>
          </w:rPr>
          <w:delText xml:space="preserve">  include_labels = c(“a flower.”),</w:delText>
        </w:r>
      </w:del>
    </w:p>
    <w:p w14:paraId="7599A3C6" w14:textId="6E997B93" w:rsidR="00645972" w:rsidDel="008A74FC" w:rsidRDefault="00000000">
      <w:pPr>
        <w:pStyle w:val="Standard"/>
        <w:spacing w:line="360" w:lineRule="auto"/>
        <w:rPr>
          <w:del w:id="493" w:author="Boyko, James" w:date="2025-01-28T15:09:00Z" w16du:dateUtc="2025-01-28T20:09:00Z"/>
          <w:rFonts w:ascii="Liberation Mono" w:hAnsi="Liberation Mono"/>
          <w:sz w:val="20"/>
          <w:szCs w:val="20"/>
        </w:rPr>
      </w:pPr>
      <w:del w:id="494" w:author="Boyko, James" w:date="2025-01-28T15:09:00Z" w16du:dateUtc="2025-01-28T20:09:00Z">
        <w:r w:rsidDel="008A74FC">
          <w:rPr>
            <w:rFonts w:ascii="Liberation Mono" w:hAnsi="Liberation Mono"/>
            <w:sz w:val="20"/>
            <w:szCs w:val="20"/>
          </w:rPr>
          <w:delText xml:space="preserve">  exclude_labels = c(“a bee.”),</w:delText>
        </w:r>
      </w:del>
    </w:p>
    <w:p w14:paraId="222CDBB7" w14:textId="12BCE691" w:rsidR="00645972" w:rsidDel="008A74FC" w:rsidRDefault="00000000">
      <w:pPr>
        <w:pStyle w:val="Standard"/>
        <w:spacing w:line="360" w:lineRule="auto"/>
        <w:rPr>
          <w:del w:id="495" w:author="Boyko, James" w:date="2025-01-28T15:09:00Z" w16du:dateUtc="2025-01-28T20:09:00Z"/>
          <w:rFonts w:ascii="Liberation Mono" w:hAnsi="Liberation Mono"/>
          <w:sz w:val="20"/>
          <w:szCs w:val="20"/>
        </w:rPr>
      </w:pPr>
      <w:del w:id="496" w:author="Boyko, James" w:date="2025-01-28T15:09:00Z" w16du:dateUtc="2025-01-28T20:09:00Z">
        <w:r w:rsidDel="008A74FC">
          <w:rPr>
            <w:rFonts w:ascii="Liberation Mono" w:hAnsi="Liberation Mono"/>
            <w:sz w:val="20"/>
            <w:szCs w:val="20"/>
          </w:rPr>
          <w:delText xml:space="preserve">  score_threshold = 0.5,</w:delText>
        </w:r>
      </w:del>
    </w:p>
    <w:p w14:paraId="2DF5CDD4" w14:textId="5777A7D1" w:rsidR="00645972" w:rsidDel="008A74FC" w:rsidRDefault="00000000">
      <w:pPr>
        <w:pStyle w:val="Standard"/>
        <w:spacing w:line="360" w:lineRule="auto"/>
        <w:rPr>
          <w:del w:id="497" w:author="Boyko, James" w:date="2025-01-28T15:09:00Z" w16du:dateUtc="2025-01-28T20:09:00Z"/>
          <w:rFonts w:ascii="Liberation Mono" w:hAnsi="Liberation Mono"/>
          <w:sz w:val="20"/>
          <w:szCs w:val="20"/>
        </w:rPr>
      </w:pPr>
      <w:del w:id="498" w:author="Boyko, James" w:date="2025-01-28T15:09:00Z" w16du:dateUtc="2025-01-28T20:09:00Z">
        <w:r w:rsidDel="008A74FC">
          <w:rPr>
            <w:rFonts w:ascii="Liberation Mono" w:hAnsi="Liberation Mono"/>
            <w:sz w:val="20"/>
            <w:szCs w:val="20"/>
          </w:rPr>
          <w:delText xml:space="preserve">  n_colors = 5</w:delText>
        </w:r>
      </w:del>
    </w:p>
    <w:p w14:paraId="49E60965" w14:textId="2461F40D" w:rsidR="00645972" w:rsidDel="008A74FC" w:rsidRDefault="00000000">
      <w:pPr>
        <w:pStyle w:val="Standard"/>
        <w:spacing w:line="360" w:lineRule="auto"/>
        <w:rPr>
          <w:del w:id="499" w:author="Boyko, James" w:date="2025-01-28T15:09:00Z" w16du:dateUtc="2025-01-28T20:09:00Z"/>
          <w:rFonts w:ascii="Liberation Mono" w:hAnsi="Liberation Mono"/>
          <w:sz w:val="20"/>
          <w:szCs w:val="20"/>
        </w:rPr>
      </w:pPr>
      <w:del w:id="500" w:author="Boyko, James" w:date="2025-01-28T15:09:00Z" w16du:dateUtc="2025-01-28T20:09:00Z">
        <w:r w:rsidDel="008A74FC">
          <w:rPr>
            <w:rFonts w:ascii="Liberation Mono" w:hAnsi="Liberation Mono"/>
            <w:sz w:val="20"/>
            <w:szCs w:val="20"/>
          </w:rPr>
          <w:delText>)</w:delText>
        </w:r>
      </w:del>
    </w:p>
    <w:p w14:paraId="79D75C2D" w14:textId="47C6428F" w:rsidR="005227E1" w:rsidDel="008A74FC" w:rsidRDefault="005227E1" w:rsidP="005227E1">
      <w:pPr>
        <w:pStyle w:val="Standard"/>
        <w:keepNext/>
        <w:spacing w:line="360" w:lineRule="auto"/>
        <w:rPr>
          <w:del w:id="501" w:author="Boyko, James" w:date="2025-01-28T15:09:00Z" w16du:dateUtc="2025-01-28T20:09:00Z"/>
        </w:rPr>
      </w:pPr>
      <w:del w:id="502" w:author="Boyko, James" w:date="2025-01-28T15:09:00Z" w16du:dateUtc="2025-01-28T20:09:00Z">
        <w:r w:rsidRPr="005227E1" w:rsidDel="008A74FC">
          <w:rPr>
            <w:rFonts w:ascii="Liberation Mono" w:hAnsi="Liberation Mono"/>
            <w:sz w:val="20"/>
            <w:szCs w:val="20"/>
          </w:rPr>
          <w:fldChar w:fldCharType="begin"/>
        </w:r>
        <w:r w:rsidRPr="005227E1" w:rsidDel="008A74FC">
          <w:rPr>
            <w:rFonts w:ascii="Liberation Mono" w:hAnsi="Liberation Mono"/>
            <w:sz w:val="20"/>
            <w:szCs w:val="20"/>
          </w:rPr>
          <w:delInstrText xml:space="preserve"> INCLUDEPICTURE "/Users/jboyko/Library/Group Containers/UBF8T346G9.ms/WebArchiveCopyPasteTempFiles/com.microsoft.Word/page1image450918912" \* MERGEFORMATINET </w:delInstrText>
        </w:r>
        <w:r w:rsidRPr="005227E1" w:rsidDel="008A74FC">
          <w:rPr>
            <w:rFonts w:ascii="Liberation Mono" w:hAnsi="Liberation Mono"/>
            <w:sz w:val="20"/>
            <w:szCs w:val="20"/>
          </w:rPr>
          <w:fldChar w:fldCharType="separate"/>
        </w:r>
        <w:r w:rsidRPr="005227E1" w:rsidDel="008A74FC">
          <w:rPr>
            <w:rFonts w:ascii="Liberation Mono" w:hAnsi="Liberation Mono"/>
            <w:noProof/>
            <w:sz w:val="20"/>
            <w:szCs w:val="20"/>
          </w:rPr>
          <w:drawing>
            <wp:inline distT="0" distB="0" distL="0" distR="0" wp14:anchorId="6881CA42" wp14:editId="222DDED3">
              <wp:extent cx="3683000" cy="3238500"/>
              <wp:effectExtent l="0" t="0" r="0" b="0"/>
              <wp:docPr id="1538627503" name="Picture 8" descr="page1image450918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1image4509189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83000" cy="3238500"/>
                      </a:xfrm>
                      <a:prstGeom prst="rect">
                        <a:avLst/>
                      </a:prstGeom>
                      <a:noFill/>
                      <a:ln>
                        <a:noFill/>
                      </a:ln>
                    </pic:spPr>
                  </pic:pic>
                </a:graphicData>
              </a:graphic>
            </wp:inline>
          </w:drawing>
        </w:r>
        <w:r w:rsidRPr="005227E1" w:rsidDel="008A74FC">
          <w:rPr>
            <w:rFonts w:ascii="Liberation Mono" w:hAnsi="Liberation Mono"/>
            <w:sz w:val="20"/>
            <w:szCs w:val="20"/>
          </w:rPr>
          <w:fldChar w:fldCharType="end"/>
        </w:r>
      </w:del>
    </w:p>
    <w:p w14:paraId="2F7D1011" w14:textId="79858770" w:rsidR="005227E1" w:rsidRPr="005227E1" w:rsidDel="008A74FC" w:rsidRDefault="005227E1" w:rsidP="005227E1">
      <w:pPr>
        <w:pStyle w:val="Caption"/>
        <w:rPr>
          <w:del w:id="503" w:author="Boyko, James" w:date="2025-01-28T15:09:00Z" w16du:dateUtc="2025-01-28T20:09:00Z"/>
        </w:rPr>
      </w:pPr>
      <w:del w:id="504" w:author="Boyko, James" w:date="2025-01-28T15:09:00Z" w16du:dateUtc="2025-01-28T20:09:00Z">
        <w:r w:rsidDel="008A74FC">
          <w:delText xml:space="preserve">Figure </w:delText>
        </w:r>
        <w:r w:rsidDel="008A74FC">
          <w:rPr>
            <w:i w:val="0"/>
            <w:iCs w:val="0"/>
          </w:rPr>
          <w:fldChar w:fldCharType="begin"/>
        </w:r>
        <w:r w:rsidDel="008A74FC">
          <w:delInstrText xml:space="preserve"> SEQ Figure \* ARABIC </w:delInstrText>
        </w:r>
        <w:r w:rsidDel="008A74FC">
          <w:rPr>
            <w:i w:val="0"/>
            <w:iCs w:val="0"/>
          </w:rPr>
          <w:fldChar w:fldCharType="separate"/>
        </w:r>
        <w:r w:rsidR="007A0A4A" w:rsidDel="008A74FC">
          <w:rPr>
            <w:noProof/>
          </w:rPr>
          <w:delText>2</w:delText>
        </w:r>
        <w:r w:rsidDel="008A74FC">
          <w:rPr>
            <w:i w:val="0"/>
            <w:iCs w:val="0"/>
          </w:rPr>
          <w:fldChar w:fldCharType="end"/>
        </w:r>
        <w:r w:rsidDel="008A74FC">
          <w:delText xml:space="preserve"> - </w:delText>
        </w:r>
        <w:r w:rsidRPr="00894BEE" w:rsidDel="008A74FC">
          <w:delText xml:space="preserve">Results of color analysis plotted by plot_color_info. The dominant colors are displayed across the top along with the mean and median colors of the final mask. The right shows the red, green, and blue histogram values between 0 and 1. In the bottom </w:delText>
        </w:r>
        <w:r w:rsidRPr="005227E1" w:rsidDel="008A74FC">
          <w:delText xml:space="preserve">left, the original image and final mask (recolorized based on dominant colors) are shown. </w:delText>
        </w:r>
      </w:del>
    </w:p>
    <w:p w14:paraId="6E884168" w14:textId="12A9DA69" w:rsidR="005227E1" w:rsidRPr="005227E1" w:rsidDel="008A74FC" w:rsidRDefault="005227E1" w:rsidP="005227E1">
      <w:pPr>
        <w:pStyle w:val="Caption"/>
        <w:rPr>
          <w:del w:id="505" w:author="Boyko, James" w:date="2025-01-28T15:09:00Z" w16du:dateUtc="2025-01-28T20:09:00Z"/>
          <w:rFonts w:ascii="Liberation Mono" w:hAnsi="Liberation Mono"/>
          <w:sz w:val="20"/>
          <w:szCs w:val="20"/>
        </w:rPr>
      </w:pPr>
    </w:p>
    <w:p w14:paraId="1F6DF0F2" w14:textId="141346F4" w:rsidR="005227E1" w:rsidDel="008A74FC" w:rsidRDefault="005227E1" w:rsidP="005227E1">
      <w:pPr>
        <w:pStyle w:val="Standard"/>
        <w:keepNext/>
        <w:spacing w:line="360" w:lineRule="auto"/>
        <w:rPr>
          <w:del w:id="506" w:author="Boyko, James" w:date="2025-01-28T15:09:00Z" w16du:dateUtc="2025-01-28T20:09:00Z"/>
        </w:rPr>
      </w:pPr>
      <w:del w:id="507" w:author="Boyko, James" w:date="2025-01-28T15:09:00Z" w16du:dateUtc="2025-01-28T20:09:00Z">
        <w:r w:rsidRPr="005227E1" w:rsidDel="008A74FC">
          <w:rPr>
            <w:rFonts w:ascii="Liberation Mono" w:hAnsi="Liberation Mono"/>
            <w:sz w:val="20"/>
            <w:szCs w:val="20"/>
          </w:rPr>
          <w:fldChar w:fldCharType="begin"/>
        </w:r>
        <w:r w:rsidRPr="005227E1" w:rsidDel="008A74FC">
          <w:rPr>
            <w:rFonts w:ascii="Liberation Mono" w:hAnsi="Liberation Mono"/>
            <w:sz w:val="20"/>
            <w:szCs w:val="20"/>
          </w:rPr>
          <w:delInstrText xml:space="preserve"> INCLUDEPICTURE "/Users/jboyko/Library/Group Containers/UBF8T346G9.ms/WebArchiveCopyPasteTempFiles/com.microsoft.Word/page2image720545616" \* MERGEFORMATINET </w:delInstrText>
        </w:r>
        <w:r w:rsidRPr="005227E1" w:rsidDel="008A74FC">
          <w:rPr>
            <w:rFonts w:ascii="Liberation Mono" w:hAnsi="Liberation Mono"/>
            <w:sz w:val="20"/>
            <w:szCs w:val="20"/>
          </w:rPr>
          <w:fldChar w:fldCharType="separate"/>
        </w:r>
        <w:r w:rsidRPr="005227E1" w:rsidDel="008A74FC">
          <w:rPr>
            <w:rFonts w:ascii="Liberation Mono" w:hAnsi="Liberation Mono"/>
            <w:noProof/>
            <w:sz w:val="20"/>
            <w:szCs w:val="20"/>
          </w:rPr>
          <w:drawing>
            <wp:inline distT="0" distB="0" distL="0" distR="0" wp14:anchorId="563947E7" wp14:editId="2A3E3413">
              <wp:extent cx="6324600" cy="2273300"/>
              <wp:effectExtent l="0" t="0" r="0" b="0"/>
              <wp:docPr id="1151816223" name="Picture 7" descr="page2image720545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2image7205456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24600" cy="2273300"/>
                      </a:xfrm>
                      <a:prstGeom prst="rect">
                        <a:avLst/>
                      </a:prstGeom>
                      <a:noFill/>
                      <a:ln>
                        <a:noFill/>
                      </a:ln>
                    </pic:spPr>
                  </pic:pic>
                </a:graphicData>
              </a:graphic>
            </wp:inline>
          </w:drawing>
        </w:r>
        <w:r w:rsidRPr="005227E1" w:rsidDel="008A74FC">
          <w:rPr>
            <w:rFonts w:ascii="Liberation Mono" w:hAnsi="Liberation Mono"/>
            <w:sz w:val="20"/>
            <w:szCs w:val="20"/>
          </w:rPr>
          <w:fldChar w:fldCharType="end"/>
        </w:r>
      </w:del>
    </w:p>
    <w:p w14:paraId="7C422079" w14:textId="3DD9A884" w:rsidR="005227E1" w:rsidRPr="005227E1" w:rsidDel="008A74FC" w:rsidRDefault="005227E1" w:rsidP="005227E1">
      <w:pPr>
        <w:pStyle w:val="Caption"/>
        <w:rPr>
          <w:del w:id="508" w:author="Boyko, James" w:date="2025-01-28T15:09:00Z" w16du:dateUtc="2025-01-28T20:09:00Z"/>
          <w:rFonts w:ascii="Liberation Mono" w:hAnsi="Liberation Mono"/>
          <w:sz w:val="20"/>
          <w:szCs w:val="20"/>
        </w:rPr>
      </w:pPr>
      <w:del w:id="509" w:author="Boyko, James" w:date="2025-01-28T15:09:00Z" w16du:dateUtc="2025-01-28T20:09:00Z">
        <w:r w:rsidDel="008A74FC">
          <w:delText xml:space="preserve">Figure </w:delText>
        </w:r>
        <w:r w:rsidDel="008A74FC">
          <w:rPr>
            <w:i w:val="0"/>
            <w:iCs w:val="0"/>
          </w:rPr>
          <w:fldChar w:fldCharType="begin"/>
        </w:r>
        <w:r w:rsidDel="008A74FC">
          <w:delInstrText xml:space="preserve"> SEQ Figure \* ARABIC </w:delInstrText>
        </w:r>
        <w:r w:rsidDel="008A74FC">
          <w:rPr>
            <w:i w:val="0"/>
            <w:iCs w:val="0"/>
          </w:rPr>
          <w:fldChar w:fldCharType="separate"/>
        </w:r>
        <w:r w:rsidR="007A0A4A" w:rsidDel="008A74FC">
          <w:rPr>
            <w:noProof/>
          </w:rPr>
          <w:delText>3</w:delText>
        </w:r>
        <w:r w:rsidDel="008A74FC">
          <w:rPr>
            <w:i w:val="0"/>
            <w:iCs w:val="0"/>
          </w:rPr>
          <w:fldChar w:fldCharType="end"/>
        </w:r>
        <w:r w:rsidDel="008A74FC">
          <w:delText xml:space="preserve"> - </w:delText>
        </w:r>
        <w:r w:rsidRPr="007602DD" w:rsidDel="008A74FC">
          <w:delText>An example illustrating multiple instances of the same object (flower). a) All objects detected. b) Objects above a 0.5 score threshold. c) The final mask for all flowers above a 0.5 confidence threshold and the bee object removed.</w:delText>
        </w:r>
      </w:del>
    </w:p>
    <w:p w14:paraId="19033731" w14:textId="77777777" w:rsidR="00645972" w:rsidRDefault="00645972">
      <w:pPr>
        <w:pStyle w:val="Standard"/>
        <w:spacing w:line="360" w:lineRule="auto"/>
        <w:rPr>
          <w:rFonts w:ascii="Liberation Mono" w:hAnsi="Liberation Mono"/>
          <w:sz w:val="20"/>
          <w:szCs w:val="20"/>
        </w:rPr>
      </w:pPr>
    </w:p>
    <w:p w14:paraId="2B6921ED" w14:textId="6D433BC7" w:rsidR="00645972" w:rsidRDefault="00ED3C65">
      <w:pPr>
        <w:pStyle w:val="Standard"/>
        <w:spacing w:line="360" w:lineRule="auto"/>
      </w:pPr>
      <w:del w:id="510" w:author="Boyko, James" w:date="2025-01-27T09:34:00Z" w16du:dateUtc="2025-01-27T14:34:00Z">
        <w:r w:rsidDel="00832886">
          <w:rPr>
            <w:i/>
            <w:iCs/>
          </w:rPr>
          <w:lastRenderedPageBreak/>
          <w:delText xml:space="preserve">2.3.4 </w:delText>
        </w:r>
      </w:del>
      <w:r>
        <w:rPr>
          <w:i/>
          <w:iCs/>
        </w:rPr>
        <w:t xml:space="preserve">Example </w:t>
      </w:r>
      <w:del w:id="511" w:author="Boyko, James" w:date="2025-01-28T15:08:00Z" w16du:dateUtc="2025-01-28T20:08:00Z">
        <w:r w:rsidDel="008A74FC">
          <w:rPr>
            <w:i/>
            <w:iCs/>
          </w:rPr>
          <w:delText xml:space="preserve">3 </w:delText>
        </w:r>
      </w:del>
      <w:ins w:id="512" w:author="Boyko, James" w:date="2025-01-28T15:08:00Z" w16du:dateUtc="2025-01-28T20:08:00Z">
        <w:r w:rsidR="008A74FC">
          <w:rPr>
            <w:i/>
            <w:iCs/>
          </w:rPr>
          <w:t xml:space="preserve">1 </w:t>
        </w:r>
      </w:ins>
      <w:r>
        <w:rPr>
          <w:i/>
          <w:iCs/>
        </w:rPr>
        <w:t>– Specifying particular parts of an organism</w:t>
      </w:r>
    </w:p>
    <w:p w14:paraId="7B4753BE" w14:textId="77777777" w:rsidR="00645972" w:rsidRDefault="00000000">
      <w:pPr>
        <w:pStyle w:val="Standard"/>
        <w:spacing w:line="360" w:lineRule="auto"/>
      </w:pPr>
      <w:r>
        <w:t>The final example demonstrates the power of grounding DINO in specifying and isolating particular parts of an organism for focused color analysis. This capability is important when color patterning is localized to specific areas of an organism.  The subject of this analysis is a horned bream, where the main color patterning of interest is located on the body. The challenge lies in excluding the fins, which do not contain the coloration of interest. By leveraging the broad textual understanding provided by grounding DINO, we can use text prompts to detect and exclude various fin types from the analysis (Figure 4). This example highlights both the strengths and limitations of the current implementation. While the algorithm successfully identified and excluded the more prominent caudal and pelvic fins, it struggled with the detection of dorsal, anal, and pectoral fins. This suggests that, despite groundingDINO’s generality, fine-tuning the model on domain-specific datasets will still be necessary in some cases.</w:t>
      </w:r>
    </w:p>
    <w:p w14:paraId="7A648745" w14:textId="77777777" w:rsidR="00645972" w:rsidRDefault="00000000">
      <w:pPr>
        <w:pStyle w:val="Standard"/>
        <w:spacing w:line="360" w:lineRule="auto"/>
        <w:rPr>
          <w:rFonts w:ascii="Liberation Mono" w:hAnsi="Liberation Mono"/>
          <w:sz w:val="20"/>
          <w:szCs w:val="20"/>
        </w:rPr>
      </w:pPr>
      <w:r>
        <w:rPr>
          <w:rFonts w:ascii="Liberation Mono" w:hAnsi="Liberation Mono"/>
          <w:sz w:val="20"/>
          <w:szCs w:val="20"/>
        </w:rPr>
        <w:t>ground_results &lt;- grounded_segmentation_cli(</w:t>
      </w:r>
    </w:p>
    <w:p w14:paraId="7DA66DCE" w14:textId="77777777" w:rsidR="00645972" w:rsidRDefault="00000000">
      <w:pPr>
        <w:pStyle w:val="Standard"/>
        <w:spacing w:line="360" w:lineRule="auto"/>
        <w:rPr>
          <w:rFonts w:ascii="Liberation Mono" w:hAnsi="Liberation Mono"/>
          <w:sz w:val="20"/>
          <w:szCs w:val="20"/>
        </w:rPr>
      </w:pPr>
      <w:r>
        <w:rPr>
          <w:rFonts w:ascii="Liberation Mono" w:hAnsi="Liberation Mono"/>
          <w:sz w:val="20"/>
          <w:szCs w:val="20"/>
        </w:rPr>
        <w:t xml:space="preserve">  image_path = "/home/user/project_file/img.jpg",</w:t>
      </w:r>
    </w:p>
    <w:p w14:paraId="74CF6EE5" w14:textId="77777777" w:rsidR="00645972" w:rsidRDefault="00000000">
      <w:pPr>
        <w:pStyle w:val="Standard"/>
        <w:spacing w:line="360" w:lineRule="auto"/>
        <w:rPr>
          <w:rFonts w:ascii="Liberation Mono" w:hAnsi="Liberation Mono"/>
          <w:sz w:val="20"/>
          <w:szCs w:val="20"/>
        </w:rPr>
      </w:pPr>
      <w:r>
        <w:rPr>
          <w:rFonts w:ascii="Liberation Mono" w:hAnsi="Liberation Mono"/>
          <w:sz w:val="20"/>
          <w:szCs w:val="20"/>
        </w:rPr>
        <w:t xml:space="preserve">  labebls = c("a fish.", "the fins of a fish."),</w:t>
      </w:r>
    </w:p>
    <w:p w14:paraId="54DE3928" w14:textId="77777777" w:rsidR="00645972" w:rsidRDefault="00000000">
      <w:pPr>
        <w:pStyle w:val="Standard"/>
        <w:spacing w:line="360" w:lineRule="auto"/>
        <w:rPr>
          <w:rFonts w:ascii="Liberation Mono" w:hAnsi="Liberation Mono"/>
          <w:sz w:val="20"/>
          <w:szCs w:val="20"/>
        </w:rPr>
      </w:pPr>
      <w:r>
        <w:rPr>
          <w:rFonts w:ascii="Liberation Mono" w:hAnsi="Liberation Mono"/>
          <w:sz w:val="20"/>
          <w:szCs w:val="20"/>
        </w:rPr>
        <w:t xml:space="preserve">  output_json = "/home/user/project_file/json/",</w:t>
      </w:r>
    </w:p>
    <w:p w14:paraId="6C439802" w14:textId="77777777" w:rsidR="00645972" w:rsidRDefault="00000000">
      <w:pPr>
        <w:pStyle w:val="Standard"/>
        <w:spacing w:line="360" w:lineRule="auto"/>
        <w:rPr>
          <w:ins w:id="513" w:author="Boyko, James" w:date="2025-01-28T15:09:00Z" w16du:dateUtc="2025-01-28T20:09:00Z"/>
          <w:rFonts w:ascii="Liberation Mono" w:hAnsi="Liberation Mono"/>
          <w:sz w:val="20"/>
          <w:szCs w:val="20"/>
        </w:rPr>
      </w:pPr>
      <w:r>
        <w:rPr>
          <w:rFonts w:ascii="Liberation Mono" w:hAnsi="Liberation Mono"/>
          <w:sz w:val="20"/>
          <w:szCs w:val="20"/>
        </w:rPr>
        <w:t xml:space="preserve">  output_plot = "/home/user/project_file/plot/")</w:t>
      </w:r>
    </w:p>
    <w:p w14:paraId="75EBDF38" w14:textId="77777777" w:rsidR="00C075C8" w:rsidRDefault="00C075C8">
      <w:pPr>
        <w:pStyle w:val="Standard"/>
        <w:spacing w:line="360" w:lineRule="auto"/>
        <w:rPr>
          <w:rFonts w:ascii="Liberation Mono" w:hAnsi="Liberation Mono"/>
          <w:sz w:val="20"/>
          <w:szCs w:val="20"/>
        </w:rPr>
      </w:pPr>
    </w:p>
    <w:p w14:paraId="60D168D9" w14:textId="77777777" w:rsidR="00F24317" w:rsidRDefault="007A0A4A" w:rsidP="00F24317">
      <w:pPr>
        <w:pStyle w:val="Standard"/>
        <w:keepNext/>
        <w:spacing w:line="360" w:lineRule="auto"/>
        <w:rPr>
          <w:ins w:id="514" w:author="Boyko, James" w:date="2025-01-29T15:14:00Z" w16du:dateUtc="2025-01-29T20:14:00Z"/>
        </w:rPr>
      </w:pPr>
      <w:r>
        <w:rPr>
          <w:rFonts w:ascii="Liberation Mono" w:hAnsi="Liberation Mono"/>
          <w:noProof/>
          <w:sz w:val="20"/>
          <w:szCs w:val="20"/>
        </w:rPr>
        <w:lastRenderedPageBreak/>
        <w:drawing>
          <wp:inline distT="0" distB="0" distL="0" distR="0" wp14:anchorId="52A3D616" wp14:editId="35C26CB2">
            <wp:extent cx="6332220" cy="4130675"/>
            <wp:effectExtent l="0" t="0" r="5080" b="0"/>
            <wp:docPr id="130296586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965865" name="Picture 1302965865"/>
                    <pic:cNvPicPr/>
                  </pic:nvPicPr>
                  <pic:blipFill>
                    <a:blip r:embed="rId11"/>
                    <a:stretch>
                      <a:fillRect/>
                    </a:stretch>
                  </pic:blipFill>
                  <pic:spPr>
                    <a:xfrm>
                      <a:off x="0" y="0"/>
                      <a:ext cx="6332220" cy="4130675"/>
                    </a:xfrm>
                    <a:prstGeom prst="rect">
                      <a:avLst/>
                    </a:prstGeom>
                  </pic:spPr>
                </pic:pic>
              </a:graphicData>
            </a:graphic>
          </wp:inline>
        </w:drawing>
      </w:r>
    </w:p>
    <w:p w14:paraId="70D2A265" w14:textId="04F1CDBD" w:rsidR="007A0A4A" w:rsidDel="00D7129C" w:rsidRDefault="00F24317" w:rsidP="00F24317">
      <w:pPr>
        <w:pStyle w:val="Caption"/>
        <w:rPr>
          <w:del w:id="515" w:author="Boyko, James" w:date="2025-01-29T15:14:00Z" w16du:dateUtc="2025-01-29T20:14:00Z"/>
        </w:rPr>
      </w:pPr>
      <w:ins w:id="516" w:author="Boyko, James" w:date="2025-01-29T15:14:00Z" w16du:dateUtc="2025-01-29T20:14:00Z">
        <w:r>
          <w:t xml:space="preserve">Figure </w:t>
        </w:r>
        <w:r>
          <w:rPr>
            <w:i w:val="0"/>
            <w:iCs w:val="0"/>
          </w:rPr>
          <w:fldChar w:fldCharType="begin"/>
        </w:r>
        <w:r>
          <w:instrText xml:space="preserve"> SEQ Figure \* ARABIC </w:instrText>
        </w:r>
      </w:ins>
      <w:r>
        <w:rPr>
          <w:i w:val="0"/>
          <w:iCs w:val="0"/>
        </w:rPr>
        <w:fldChar w:fldCharType="separate"/>
      </w:r>
      <w:ins w:id="517" w:author="Boyko, James" w:date="2025-01-29T15:14:00Z" w16du:dateUtc="2025-01-29T20:14:00Z">
        <w:r>
          <w:rPr>
            <w:noProof/>
          </w:rPr>
          <w:t>1</w:t>
        </w:r>
        <w:r>
          <w:rPr>
            <w:i w:val="0"/>
            <w:iCs w:val="0"/>
          </w:rPr>
          <w:fldChar w:fldCharType="end"/>
        </w:r>
        <w:r>
          <w:t xml:space="preserve"> - </w:t>
        </w:r>
        <w:r w:rsidRPr="006305F9">
          <w:t>a) The original image. b) Object detections (bounding boxes) and segmentations (red and blue colored masks) of the original image. c) The recolorized image when the entire “fish” object is used. d) The recolorized image when detected “fins” are removed f</w:t>
        </w:r>
      </w:ins>
    </w:p>
    <w:p w14:paraId="1F2498AC" w14:textId="77777777" w:rsidR="00D7129C" w:rsidRDefault="00D7129C">
      <w:pPr>
        <w:pStyle w:val="Caption"/>
        <w:rPr>
          <w:ins w:id="518" w:author="Boyko, James" w:date="2025-01-29T15:26:00Z" w16du:dateUtc="2025-01-29T20:26:00Z"/>
        </w:rPr>
        <w:pPrChange w:id="519" w:author="Boyko, James" w:date="2025-01-29T15:14:00Z" w16du:dateUtc="2025-01-29T20:14:00Z">
          <w:pPr>
            <w:pStyle w:val="Standard"/>
            <w:keepNext/>
            <w:spacing w:line="360" w:lineRule="auto"/>
          </w:pPr>
        </w:pPrChange>
      </w:pPr>
    </w:p>
    <w:p w14:paraId="782B74D1" w14:textId="6C1D801B" w:rsidR="00645972" w:rsidRPr="007A0A4A" w:rsidDel="00F24317" w:rsidRDefault="007A0A4A" w:rsidP="007A0A4A">
      <w:pPr>
        <w:pStyle w:val="Caption"/>
        <w:rPr>
          <w:del w:id="520" w:author="Boyko, James" w:date="2025-01-29T15:14:00Z" w16du:dateUtc="2025-01-29T20:14:00Z"/>
        </w:rPr>
      </w:pPr>
      <w:del w:id="521" w:author="Boyko, James" w:date="2025-01-29T15:14:00Z" w16du:dateUtc="2025-01-29T20:14:00Z">
        <w:r w:rsidDel="00F24317">
          <w:delText xml:space="preserve">Figure </w:delText>
        </w:r>
      </w:del>
      <w:del w:id="522" w:author="Boyko, James" w:date="2025-01-28T15:10:00Z" w16du:dateUtc="2025-01-28T20:10:00Z">
        <w:r w:rsidDel="00C075C8">
          <w:rPr>
            <w:i w:val="0"/>
            <w:iCs w:val="0"/>
          </w:rPr>
          <w:fldChar w:fldCharType="begin"/>
        </w:r>
        <w:r w:rsidDel="00C075C8">
          <w:delInstrText xml:space="preserve"> SEQ Figure \* ARABIC </w:delInstrText>
        </w:r>
        <w:r w:rsidDel="00C075C8">
          <w:rPr>
            <w:i w:val="0"/>
            <w:iCs w:val="0"/>
          </w:rPr>
          <w:fldChar w:fldCharType="separate"/>
        </w:r>
        <w:r w:rsidDel="00C075C8">
          <w:rPr>
            <w:noProof/>
          </w:rPr>
          <w:delText>4</w:delText>
        </w:r>
        <w:r w:rsidDel="00C075C8">
          <w:rPr>
            <w:i w:val="0"/>
            <w:iCs w:val="0"/>
          </w:rPr>
          <w:fldChar w:fldCharType="end"/>
        </w:r>
        <w:r w:rsidDel="00C075C8">
          <w:delText xml:space="preserve"> </w:delText>
        </w:r>
      </w:del>
      <w:del w:id="523" w:author="Boyko, James" w:date="2025-01-29T15:14:00Z" w16du:dateUtc="2025-01-29T20:14:00Z">
        <w:r w:rsidDel="00F24317">
          <w:delText xml:space="preserve">- </w:delText>
        </w:r>
        <w:r w:rsidRPr="00CF2AFE" w:rsidDel="00F24317">
          <w:delText xml:space="preserve">a) The original image. b) Object detections (bounding boxes) and segmentations (red and blue colored masks) of the original image. c) The recolorized image when the entire “fish” object is used. d) The recolorized image when detected “fins” are </w:delText>
        </w:r>
        <w:r w:rsidRPr="007A0A4A" w:rsidDel="00F24317">
          <w:delText xml:space="preserve">removed from the “fish” mask. The lighter colors (notice around the eye) appear lighter better matching the original image. </w:delText>
        </w:r>
      </w:del>
    </w:p>
    <w:p w14:paraId="01EB7A56" w14:textId="77777777" w:rsidR="007A0A4A" w:rsidRDefault="007A0A4A">
      <w:pPr>
        <w:pStyle w:val="Caption"/>
        <w:rPr>
          <w:ins w:id="524" w:author="Boyko, James" w:date="2025-01-28T15:10:00Z" w16du:dateUtc="2025-01-28T20:10:00Z"/>
        </w:rPr>
        <w:pPrChange w:id="525" w:author="Boyko, James" w:date="2025-01-29T15:14:00Z" w16du:dateUtc="2025-01-29T20:14:00Z">
          <w:pPr>
            <w:pStyle w:val="Standard"/>
            <w:spacing w:line="360" w:lineRule="auto"/>
          </w:pPr>
        </w:pPrChange>
      </w:pPr>
    </w:p>
    <w:p w14:paraId="6749E49B" w14:textId="77777777" w:rsidR="00F24317" w:rsidRDefault="007A2639" w:rsidP="007A2639">
      <w:pPr>
        <w:pStyle w:val="Standard"/>
        <w:spacing w:line="360" w:lineRule="auto"/>
        <w:rPr>
          <w:ins w:id="526" w:author="Boyko, James" w:date="2025-01-29T15:13:00Z" w16du:dateUtc="2025-01-29T20:13:00Z"/>
          <w:i/>
          <w:iCs/>
        </w:rPr>
      </w:pPr>
      <w:ins w:id="527" w:author="Boyko, James" w:date="2025-01-28T15:10:00Z" w16du:dateUtc="2025-01-28T20:10:00Z">
        <w:r>
          <w:rPr>
            <w:i/>
            <w:iCs/>
          </w:rPr>
          <w:t xml:space="preserve">Example 2 – Batch </w:t>
        </w:r>
        <w:r w:rsidR="00780BB2">
          <w:rPr>
            <w:i/>
            <w:iCs/>
          </w:rPr>
          <w:t xml:space="preserve">segmentation </w:t>
        </w:r>
        <w:r>
          <w:rPr>
            <w:i/>
            <w:iCs/>
          </w:rPr>
          <w:t>of a small dataset</w:t>
        </w:r>
      </w:ins>
    </w:p>
    <w:p w14:paraId="7D512223" w14:textId="2085FC7F" w:rsidR="00F24317" w:rsidRDefault="002D5865" w:rsidP="00F24317">
      <w:pPr>
        <w:pStyle w:val="Standard"/>
        <w:keepNext/>
        <w:spacing w:line="360" w:lineRule="auto"/>
        <w:rPr>
          <w:ins w:id="528" w:author="Boyko, James" w:date="2025-01-29T15:14:00Z" w16du:dateUtc="2025-01-29T20:14:00Z"/>
        </w:rPr>
      </w:pPr>
      <w:ins w:id="529" w:author="Boyko, James" w:date="2025-01-29T15:23:00Z" w16du:dateUtc="2025-01-29T20:23:00Z">
        <w:r>
          <w:rPr>
            <w:noProof/>
          </w:rPr>
          <w:lastRenderedPageBreak/>
          <w:drawing>
            <wp:inline distT="0" distB="0" distL="0" distR="0" wp14:anchorId="4F346A74" wp14:editId="571A2388">
              <wp:extent cx="6332220" cy="4749165"/>
              <wp:effectExtent l="0" t="0" r="5080" b="0"/>
              <wp:docPr id="10955302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530232" name="Picture 1095530232"/>
                      <pic:cNvPicPr/>
                    </pic:nvPicPr>
                    <pic:blipFill>
                      <a:blip r:embed="rId12"/>
                      <a:stretch>
                        <a:fillRect/>
                      </a:stretch>
                    </pic:blipFill>
                    <pic:spPr>
                      <a:xfrm>
                        <a:off x="0" y="0"/>
                        <a:ext cx="6332220" cy="4749165"/>
                      </a:xfrm>
                      <a:prstGeom prst="rect">
                        <a:avLst/>
                      </a:prstGeom>
                    </pic:spPr>
                  </pic:pic>
                </a:graphicData>
              </a:graphic>
            </wp:inline>
          </w:drawing>
        </w:r>
      </w:ins>
    </w:p>
    <w:p w14:paraId="16810018" w14:textId="42BFCB35" w:rsidR="00F24317" w:rsidRDefault="00F24317">
      <w:pPr>
        <w:pStyle w:val="Caption"/>
        <w:rPr>
          <w:ins w:id="530" w:author="Boyko, James" w:date="2025-01-29T15:13:00Z" w16du:dateUtc="2025-01-29T20:13:00Z"/>
        </w:rPr>
        <w:pPrChange w:id="531" w:author="Boyko, James" w:date="2025-01-29T15:14:00Z" w16du:dateUtc="2025-01-29T20:14:00Z">
          <w:pPr>
            <w:pStyle w:val="Standard"/>
            <w:spacing w:line="360" w:lineRule="auto"/>
          </w:pPr>
        </w:pPrChange>
      </w:pPr>
      <w:ins w:id="532" w:author="Boyko, James" w:date="2025-01-29T15:14:00Z" w16du:dateUtc="2025-01-29T20:14:00Z">
        <w:r>
          <w:t xml:space="preserve">Figure </w:t>
        </w:r>
        <w:r>
          <w:fldChar w:fldCharType="begin"/>
        </w:r>
        <w:r>
          <w:instrText xml:space="preserve"> SEQ Figure \* ARABIC </w:instrText>
        </w:r>
      </w:ins>
      <w:r>
        <w:fldChar w:fldCharType="separate"/>
      </w:r>
      <w:ins w:id="533" w:author="Boyko, James" w:date="2025-01-29T15:14:00Z" w16du:dateUtc="2025-01-29T20:14:00Z">
        <w:r>
          <w:rPr>
            <w:noProof/>
          </w:rPr>
          <w:t>2</w:t>
        </w:r>
        <w:r>
          <w:fldChar w:fldCharType="end"/>
        </w:r>
        <w:r>
          <w:t xml:space="preserve"> – outcome of batch processing</w:t>
        </w:r>
      </w:ins>
      <w:ins w:id="534" w:author="Boyko, James" w:date="2025-01-29T15:15:00Z" w16du:dateUtc="2025-01-29T20:15:00Z">
        <w:r w:rsidR="00255423">
          <w:t xml:space="preserve"> (</w:t>
        </w:r>
        <w:r w:rsidR="00255423" w:rsidRPr="00255423">
          <w:t>39</w:t>
        </w:r>
      </w:ins>
      <w:ins w:id="535" w:author="Boyko, James" w:date="2025-01-29T15:16:00Z" w16du:dateUtc="2025-01-29T20:16:00Z">
        <w:r w:rsidR="00255423">
          <w:t xml:space="preserve"> </w:t>
        </w:r>
      </w:ins>
      <w:ins w:id="536" w:author="Boyko, James" w:date="2025-01-29T15:15:00Z" w16du:dateUtc="2025-01-29T20:15:00Z">
        <w:r w:rsidR="00255423" w:rsidRPr="00255423">
          <w:t>sec</w:t>
        </w:r>
      </w:ins>
      <w:ins w:id="537" w:author="Boyko, James" w:date="2025-01-29T15:16:00Z" w16du:dateUtc="2025-01-29T20:16:00Z">
        <w:r w:rsidR="00255423">
          <w:t xml:space="preserve">onds for </w:t>
        </w:r>
        <w:r w:rsidR="00165375">
          <w:t>object</w:t>
        </w:r>
        <w:r w:rsidR="005D75EC">
          <w:t xml:space="preserve"> detection, segmentation, and </w:t>
        </w:r>
        <w:r w:rsidR="00255423">
          <w:t>processing</w:t>
        </w:r>
      </w:ins>
      <w:ins w:id="538" w:author="Boyko, James" w:date="2025-01-29T15:15:00Z" w16du:dateUtc="2025-01-29T20:15:00Z">
        <w:r w:rsidR="00255423">
          <w:t>)</w:t>
        </w:r>
      </w:ins>
    </w:p>
    <w:p w14:paraId="0FBFE6ED" w14:textId="2CF2D25E" w:rsidR="007A2639" w:rsidRPr="00F24317" w:rsidRDefault="001F1143">
      <w:pPr>
        <w:pStyle w:val="Caption"/>
        <w:rPr>
          <w:ins w:id="539" w:author="Boyko, James" w:date="2025-01-28T15:10:00Z" w16du:dateUtc="2025-01-28T20:10:00Z"/>
          <w:rPrChange w:id="540" w:author="Boyko, James" w:date="2025-01-29T15:14:00Z" w16du:dateUtc="2025-01-29T20:14:00Z">
            <w:rPr>
              <w:ins w:id="541" w:author="Boyko, James" w:date="2025-01-28T15:10:00Z" w16du:dateUtc="2025-01-28T20:10:00Z"/>
              <w:b/>
              <w:bCs/>
            </w:rPr>
          </w:rPrChange>
        </w:rPr>
        <w:pPrChange w:id="542" w:author="Boyko, James" w:date="2025-01-29T15:14:00Z" w16du:dateUtc="2025-01-29T20:14:00Z">
          <w:pPr>
            <w:pStyle w:val="Standard"/>
            <w:spacing w:line="360" w:lineRule="auto"/>
          </w:pPr>
        </w:pPrChange>
      </w:pPr>
      <w:ins w:id="543" w:author="Boyko, James" w:date="2025-01-28T15:10:00Z" w16du:dateUtc="2025-01-28T20:10:00Z">
        <w:r w:rsidRPr="00F24317">
          <w:rPr>
            <w:i w:val="0"/>
            <w:iCs w:val="0"/>
            <w:rPrChange w:id="544" w:author="Boyko, James" w:date="2025-01-29T15:14:00Z" w16du:dateUtc="2025-01-29T20:14:00Z">
              <w:rPr>
                <w:b/>
                <w:bCs/>
                <w:i/>
                <w:iCs/>
              </w:rPr>
            </w:rPrChange>
          </w:rPr>
          <w:t>A potential use…</w:t>
        </w:r>
        <w:r w:rsidRPr="00F24317">
          <w:rPr>
            <w:i w:val="0"/>
            <w:iCs w:val="0"/>
          </w:rPr>
          <w:t xml:space="preserve"> Here I use a dataset of four </w:t>
        </w:r>
      </w:ins>
      <w:ins w:id="545" w:author="Boyko, James" w:date="2025-01-28T15:11:00Z" w16du:dateUtc="2025-01-28T20:11:00Z">
        <w:r w:rsidRPr="00F24317">
          <w:rPr>
            <w:i w:val="0"/>
            <w:iCs w:val="0"/>
          </w:rPr>
          <w:t xml:space="preserve">images sourced from inaturalist containing both flowers in bees. For my analysis, I am interested soley in the color of the flowers which would mean both removing the background of the image and removing the bee. I use </w:t>
        </w:r>
      </w:ins>
      <w:ins w:id="546" w:author="Boyko, James" w:date="2025-01-28T15:12:00Z" w16du:dateUtc="2025-01-28T20:12:00Z">
        <w:r w:rsidRPr="00F24317">
          <w:rPr>
            <w:i w:val="0"/>
            <w:iCs w:val="0"/>
          </w:rPr>
          <w:t xml:space="preserve">SegmentR </w:t>
        </w:r>
      </w:ins>
      <w:ins w:id="547" w:author="Boyko, James" w:date="2025-01-28T15:11:00Z" w16du:dateUtc="2025-01-28T20:11:00Z">
        <w:r w:rsidRPr="00F24317">
          <w:rPr>
            <w:i w:val="0"/>
            <w:iCs w:val="0"/>
          </w:rPr>
          <w:t xml:space="preserve">as a preprocessing step for subsequent color analysis. </w:t>
        </w:r>
      </w:ins>
      <w:ins w:id="548" w:author="Boyko, James" w:date="2025-01-28T15:12:00Z" w16du:dateUtc="2025-01-28T20:12:00Z">
        <w:r w:rsidRPr="00F24317">
          <w:rPr>
            <w:i w:val="0"/>
            <w:iCs w:val="0"/>
          </w:rPr>
          <w:t xml:space="preserve">I compare SegmentR pipeline to the time needed to manually extract the masks </w:t>
        </w:r>
      </w:ins>
      <w:ins w:id="549" w:author="Boyko, James" w:date="2025-01-28T15:13:00Z" w16du:dateUtc="2025-01-28T20:13:00Z">
        <w:r w:rsidRPr="00F24317">
          <w:rPr>
            <w:i w:val="0"/>
            <w:iCs w:val="0"/>
          </w:rPr>
          <w:t xml:space="preserve">using imageJ. </w:t>
        </w:r>
      </w:ins>
    </w:p>
    <w:p w14:paraId="148DEE05" w14:textId="77777777" w:rsidR="00EC766E" w:rsidRDefault="00EC766E">
      <w:pPr>
        <w:pStyle w:val="Standard"/>
        <w:spacing w:line="360" w:lineRule="auto"/>
        <w:rPr>
          <w:b/>
          <w:bCs/>
        </w:rPr>
      </w:pPr>
    </w:p>
    <w:p w14:paraId="362D6BF0" w14:textId="650B6C45" w:rsidR="00645972" w:rsidRDefault="00ED3C65">
      <w:pPr>
        <w:pStyle w:val="Standard"/>
        <w:spacing w:line="360" w:lineRule="auto"/>
      </w:pPr>
      <w:r>
        <w:rPr>
          <w:b/>
          <w:bCs/>
        </w:rPr>
        <w:t>2.</w:t>
      </w:r>
      <w:del w:id="550" w:author="Boyko, James" w:date="2025-01-28T13:14:00Z" w16du:dateUtc="2025-01-28T18:14:00Z">
        <w:r w:rsidDel="00E307B3">
          <w:rPr>
            <w:b/>
            <w:bCs/>
          </w:rPr>
          <w:delText xml:space="preserve">4 </w:delText>
        </w:r>
      </w:del>
      <w:ins w:id="551" w:author="Boyko, James" w:date="2025-01-28T13:14:00Z" w16du:dateUtc="2025-01-28T18:14:00Z">
        <w:r w:rsidR="00E307B3">
          <w:rPr>
            <w:b/>
            <w:bCs/>
          </w:rPr>
          <w:t xml:space="preserve">3 </w:t>
        </w:r>
      </w:ins>
      <w:r>
        <w:rPr>
          <w:b/>
          <w:bCs/>
        </w:rPr>
        <w:t>Limitations</w:t>
      </w:r>
    </w:p>
    <w:p w14:paraId="0792B354" w14:textId="192C1B6F" w:rsidR="00645972" w:rsidRDefault="00000000">
      <w:pPr>
        <w:pStyle w:val="Standard"/>
        <w:spacing w:line="360" w:lineRule="auto"/>
      </w:pPr>
      <w:r>
        <w:t xml:space="preserve">The zero-shot object detection capabilities of groundingDINO (Feng et al., 2023) offer significant advantages when processing non-standardized citizen science data, particularly in the context of biodiversity studies. The heterogeneous nature of images on platforms like iNaturalist, where organisms may be positioned anywhere within the frame, camouflaged against diverse backgrounds, or present alongside other species, highlights the value of general text-prompt-based object detection. However, it is </w:t>
      </w:r>
      <w:r w:rsidR="00816559">
        <w:t>important to note</w:t>
      </w:r>
      <w:r>
        <w:t xml:space="preserve"> that improved object detection algorithms cannot address all inherent biases present in citizen science data. A primary concern is the inconsistency in lighting conditions </w:t>
      </w:r>
      <w:r>
        <w:lastRenderedPageBreak/>
        <w:t xml:space="preserve">across images, which can lead to shadow-induced distortions in color values (Szeliski, 2022). While some shadow removal techniques based on luminescence values have been developed (e.g., Murali &amp; Govindan, 2013), their efficacy when applied to the diverse lighting conditions encountered in iNaturalist images has been limited. One potential approach to mitigate these lighting-related issues involves the use of pre-specified color palettes. Within the </w:t>
      </w:r>
      <w:del w:id="552" w:author="Boyko, James" w:date="2025-01-27T09:48:00Z" w16du:dateUtc="2025-01-27T14:48:00Z">
        <w:r w:rsidDel="00F35A88">
          <w:delText>SegColR</w:delText>
        </w:r>
      </w:del>
      <w:ins w:id="553" w:author="Boyko, James" w:date="2025-01-27T09:48:00Z" w16du:dateUtc="2025-01-27T14:48:00Z">
        <w:r w:rsidR="00F35A88">
          <w:t>SegmentR</w:t>
        </w:r>
      </w:ins>
      <w:r>
        <w:t xml:space="preserve"> framework, this can be implemented through the custom_colors argument in the process_masks_and_extract_colors function. This method clusters pixel colors based on their distance to predefined custom colors rather than employing k-means clustering, potentially offering more consistent results across varying lighting conditions.</w:t>
      </w:r>
    </w:p>
    <w:p w14:paraId="21F64887" w14:textId="4C253908" w:rsidR="00645972" w:rsidRDefault="00000000">
      <w:pPr>
        <w:pStyle w:val="Standard"/>
        <w:spacing w:line="360" w:lineRule="auto"/>
      </w:pPr>
      <w:r>
        <w:tab/>
        <w:t xml:space="preserve">Beyond these technical limitations, citizen science datasets are subject to broader constraints that merit consideration. A significant issue is the presence of sampling effort biases (Dickinson et al., 2010). The majority of data is generated from North America, particularly the United States, despite the fact that global biodiversity is concentrated in tropical regions, which remain critically undersampled (e.g. Vasconcelos, 2023). While initiatives to increase sampling efforts in tropical areas exist, current datasets exhibit substantial geographical biases that must be accounted for in analyses utilizing citizen science data (Ward, 2014). Another limitation specific to color analysis is the discrepancy between human color perception (and standard camera capabilities) and the color perception of various organisms (Endler &amp; Mielke, 2005). Many species perceive colors in ways that differ significantly from human vision, often requiring specialized equipment to capture color accurately. The widespread adoption of such specialized imaging technology among citizen scientists contributing to platforms like iNaturalist is unlikely, potentially limiting analyses to the human-perceptible color space. However, it is worth noting that images captured with specialized equipment could still be processed and analyzed using tools like </w:t>
      </w:r>
      <w:del w:id="554" w:author="Boyko, James" w:date="2025-01-27T09:48:00Z" w16du:dateUtc="2025-01-27T14:48:00Z">
        <w:r w:rsidDel="00F35A88">
          <w:delText>SegColR</w:delText>
        </w:r>
      </w:del>
      <w:ins w:id="555" w:author="Boyko, James" w:date="2025-01-27T09:48:00Z" w16du:dateUtc="2025-01-27T14:48:00Z">
        <w:r w:rsidR="00F35A88">
          <w:t>SegmentR</w:t>
        </w:r>
      </w:ins>
      <w:r>
        <w:t>, should they become available.</w:t>
      </w:r>
    </w:p>
    <w:p w14:paraId="00492090" w14:textId="77777777" w:rsidR="00645972" w:rsidRDefault="00645972">
      <w:pPr>
        <w:pStyle w:val="Standard"/>
        <w:spacing w:line="360" w:lineRule="auto"/>
      </w:pPr>
    </w:p>
    <w:p w14:paraId="23EDD9A7" w14:textId="63FDCB1B" w:rsidR="00645972" w:rsidRDefault="00ED3C65">
      <w:pPr>
        <w:pStyle w:val="Standard"/>
        <w:spacing w:line="360" w:lineRule="auto"/>
        <w:rPr>
          <w:b/>
          <w:bCs/>
        </w:rPr>
      </w:pPr>
      <w:r>
        <w:rPr>
          <w:b/>
          <w:bCs/>
        </w:rPr>
        <w:t>3. DISCUSSION</w:t>
      </w:r>
    </w:p>
    <w:p w14:paraId="76C39DBC" w14:textId="27B6F0D2" w:rsidR="00645972" w:rsidRDefault="00000000">
      <w:pPr>
        <w:pStyle w:val="Standard"/>
        <w:spacing w:line="360" w:lineRule="auto"/>
      </w:pPr>
      <w:r>
        <w:t xml:space="preserve">The proliferation of citizen science initiatives has led to an unprecedented accumulation of biodiversity data. However, the heterogeneous nature of these datasets presents significant challenges for standardization and analysis. Recent advancements in computer vision technologies have emerged as a promising solution to address these complexities, offering remarkable flexibility in data processing and quantification. The application of deep-learning to tasks within ecology and evolutionary biology is not new, however, to-date, most applications have focused on models trained from scratch (e.g., Weaver and Smith 2023). A more powerful, accessible, and environmentally responsible way forward for academics may be the utilization of large pre-trained models. These models are trained on extensive </w:t>
      </w:r>
      <w:r>
        <w:lastRenderedPageBreak/>
        <w:t>datasets which few academic collaborations are able to match (e.g., the billion masks used to train SAM; Krillov et al., 2023). Fortunately, many of the underlying representations within the hidden layers of the deep-learning models are still useful in biological studies and through the use of fine-tuning, can be readily adapted to even the most obscure taxonomic groups.</w:t>
      </w:r>
    </w:p>
    <w:p w14:paraId="49871EF2" w14:textId="4F60794F" w:rsidR="00645972" w:rsidRDefault="00000000">
      <w:pPr>
        <w:pStyle w:val="Standard"/>
        <w:spacing w:line="360" w:lineRule="auto"/>
      </w:pPr>
      <w:r>
        <w:tab/>
        <w:t xml:space="preserve">Several R-packages exist for color and color pattern analysis (e.g., Van Belleghem et al., 2018; Maia et al., 2019; van den Berg et al., 2020; Weller et al. 2024). These packages have several novel analysis features and users are encouraged to use </w:t>
      </w:r>
      <w:del w:id="556" w:author="Boyko, James" w:date="2025-01-27T09:48:00Z" w16du:dateUtc="2025-01-27T14:48:00Z">
        <w:r w:rsidDel="00F35A88">
          <w:delText>SegColR</w:delText>
        </w:r>
      </w:del>
      <w:ins w:id="557" w:author="Boyko, James" w:date="2025-01-27T09:48:00Z" w16du:dateUtc="2025-01-27T14:48:00Z">
        <w:r w:rsidR="00F35A88">
          <w:t>SegmentR</w:t>
        </w:r>
      </w:ins>
      <w:r>
        <w:t xml:space="preserve"> in conjunction with existing R-packages rather than the final end-point of data collection. Color extraction from natural images poses several challenges including differentiating the signal of the focal organism from the natural background (see 2.4 Limitations). </w:t>
      </w:r>
      <w:del w:id="558" w:author="Boyko, James" w:date="2025-01-27T09:48:00Z" w16du:dateUtc="2025-01-27T14:48:00Z">
        <w:r w:rsidDel="00F35A88">
          <w:delText>SegColR</w:delText>
        </w:r>
      </w:del>
      <w:ins w:id="559" w:author="Boyko, James" w:date="2025-01-27T09:48:00Z" w16du:dateUtc="2025-01-27T14:48:00Z">
        <w:r w:rsidR="00F35A88">
          <w:t>SegmentR</w:t>
        </w:r>
      </w:ins>
      <w:r>
        <w:t xml:space="preserve"> uses object detection via groundingDINO to overcome this, but other approaches should be used in conjunction to ensure a high quality dataset (e.g., van den Berg et al., 2020). Other issues, such as the shadow distorting color, are more difficult to resolve. Using a pre-defined color palette with colors that are distant in color space may be one way around this, but shadow removal techniques are also a promising way forward (e.g., Murali &amp; Govindan, 2013).</w:t>
      </w:r>
    </w:p>
    <w:p w14:paraId="7795D1AA" w14:textId="431AB25A" w:rsidR="00645972" w:rsidDel="008133DA" w:rsidRDefault="00000000">
      <w:pPr>
        <w:pStyle w:val="Standard"/>
        <w:spacing w:line="360" w:lineRule="auto"/>
        <w:rPr>
          <w:del w:id="560" w:author="Boyko, James" w:date="2025-01-29T13:56:00Z" w16du:dateUtc="2025-01-29T18:56:00Z"/>
        </w:rPr>
      </w:pPr>
      <w:r>
        <w:tab/>
        <w:t xml:space="preserve">The implementation of deep learning tools in R is an important step towards making these techniques widely available to biologists. R is one of the most widely used programming language for academic ecologists and evolutionary biologists, but most deep-learning developments take place in Python. Furthermore, the use of light-weight models, such as slimSAM (Chen 2024), allows for advanced deep-learning models to be run even on moderately powerful personal computers. By enhancing the accessibility of these tools, biologists can gain access to an increasing number of data sources. Nonetheless the automation provided by computer vision techniques will need to be balanced with careful verification of the results. Performance is not guaranteed to be the same across all images (see example 2.3.3) and increasing the accuracy of these models on diverse taxonomic groups will likely require some amount of additional data collection and fine-tuning. Furthermore, while </w:t>
      </w:r>
      <w:del w:id="561" w:author="Boyko, James" w:date="2025-01-27T09:48:00Z" w16du:dateUtc="2025-01-27T14:48:00Z">
        <w:r w:rsidDel="00F35A88">
          <w:delText>SegColR</w:delText>
        </w:r>
      </w:del>
      <w:ins w:id="562" w:author="Boyko, James" w:date="2025-01-27T09:48:00Z" w16du:dateUtc="2025-01-27T14:48:00Z">
        <w:r w:rsidR="00F35A88">
          <w:t>SegmentR</w:t>
        </w:r>
      </w:ins>
      <w:r>
        <w:t xml:space="preserve"> allows for a more automated collection of citizen science data, it cannot address all inherent limitations of this data source. Researchers must remain cognizant of lighting inconsistencies and sampling biases when interpreting results derived from these datasets.</w:t>
      </w:r>
    </w:p>
    <w:p w14:paraId="4E00ED90" w14:textId="77777777" w:rsidR="00C075C8" w:rsidRDefault="00C075C8">
      <w:pPr>
        <w:pStyle w:val="Standard"/>
        <w:spacing w:line="360" w:lineRule="auto"/>
        <w:rPr>
          <w:ins w:id="563" w:author="Boyko, James" w:date="2025-01-28T15:10:00Z" w16du:dateUtc="2025-01-28T20:10:00Z"/>
        </w:rPr>
      </w:pPr>
    </w:p>
    <w:p w14:paraId="5BC2CD58" w14:textId="77777777" w:rsidR="00C075C8" w:rsidRDefault="00C075C8">
      <w:pPr>
        <w:pStyle w:val="Standard"/>
        <w:spacing w:line="360" w:lineRule="auto"/>
      </w:pPr>
    </w:p>
    <w:p w14:paraId="1A1BBF0E" w14:textId="337BD205" w:rsidR="00645972" w:rsidRDefault="00ED3C65">
      <w:pPr>
        <w:pStyle w:val="Standard"/>
        <w:spacing w:line="360" w:lineRule="auto"/>
        <w:rPr>
          <w:b/>
          <w:bCs/>
        </w:rPr>
      </w:pPr>
      <w:r>
        <w:rPr>
          <w:b/>
          <w:bCs/>
        </w:rPr>
        <w:t>4. CONCLUSION</w:t>
      </w:r>
    </w:p>
    <w:p w14:paraId="357D38C7" w14:textId="13BDD9F9" w:rsidR="00645972" w:rsidRDefault="00000000">
      <w:pPr>
        <w:pStyle w:val="Standard"/>
        <w:spacing w:line="360" w:lineRule="auto"/>
      </w:pPr>
      <w:r>
        <w:t xml:space="preserve">Color is a crucial phenotype for many organisms, however gathering large interspecific datasets has proven difficult without some amount of automation. Here I have introduced </w:t>
      </w:r>
      <w:del w:id="564" w:author="Boyko, James" w:date="2025-01-27T09:48:00Z" w16du:dateUtc="2025-01-27T14:48:00Z">
        <w:r w:rsidDel="00F35A88">
          <w:delText>SegColR</w:delText>
        </w:r>
      </w:del>
      <w:ins w:id="565" w:author="Boyko, James" w:date="2025-01-27T09:48:00Z" w16du:dateUtc="2025-01-27T14:48:00Z">
        <w:r w:rsidR="00F35A88">
          <w:t>SegmentR</w:t>
        </w:r>
      </w:ins>
      <w:r>
        <w:t xml:space="preserve">, an R package which utilizes an underlying Python framework to automatically detect and segment organisms within citizen science photos. Using the pre-trained models groundingDINO and slimSAM, </w:t>
      </w:r>
      <w:del w:id="566" w:author="Boyko, James" w:date="2025-01-27T09:48:00Z" w16du:dateUtc="2025-01-27T14:48:00Z">
        <w:r w:rsidDel="00F35A88">
          <w:delText>SegColR</w:delText>
        </w:r>
      </w:del>
      <w:ins w:id="567" w:author="Boyko, James" w:date="2025-01-27T09:48:00Z" w16du:dateUtc="2025-01-27T14:48:00Z">
        <w:r w:rsidR="00F35A88">
          <w:t>SegmentR</w:t>
        </w:r>
      </w:ins>
      <w:r>
        <w:t xml:space="preserve"> is able </w:t>
      </w:r>
      <w:r>
        <w:lastRenderedPageBreak/>
        <w:t xml:space="preserve">to preform object detection and segmentation without training for specific taxa.  Using a computer vision pipeline for automated color extraction is just one example of how deep learning techniques can be used to quantify large-scale bio-diversity datasets. </w:t>
      </w:r>
      <w:del w:id="568" w:author="Boyko, James" w:date="2025-01-27T09:48:00Z" w16du:dateUtc="2025-01-27T14:48:00Z">
        <w:r w:rsidDel="00F35A88">
          <w:delText>SegColR</w:delText>
        </w:r>
      </w:del>
      <w:ins w:id="569" w:author="Boyko, James" w:date="2025-01-27T09:48:00Z" w16du:dateUtc="2025-01-27T14:48:00Z">
        <w:r w:rsidR="00F35A88">
          <w:t>SegmentR</w:t>
        </w:r>
      </w:ins>
      <w:r>
        <w:t xml:space="preserve"> and other deep-learning software offer many exciting possibilities, but still necessitate careful consideration of the data produced. Researchers must reconcile the fact that though these tools are able to automatically extract vast quantities of data, high quality datasets will only be created if they are rigorously evaluated. As deep-learning techniques continue to integrate with ecology and evolutionary biology, it is important that they are used to complement traditional methods, rather than replace them.</w:t>
      </w:r>
    </w:p>
    <w:p w14:paraId="1FF80914" w14:textId="77777777" w:rsidR="00645972" w:rsidRDefault="00645972">
      <w:pPr>
        <w:pStyle w:val="Standard"/>
        <w:spacing w:line="360" w:lineRule="auto"/>
      </w:pPr>
    </w:p>
    <w:p w14:paraId="0981157E" w14:textId="77777777" w:rsidR="00645972" w:rsidRDefault="00000000">
      <w:pPr>
        <w:pStyle w:val="Standard"/>
        <w:spacing w:line="360" w:lineRule="auto"/>
        <w:rPr>
          <w:b/>
          <w:bCs/>
        </w:rPr>
      </w:pPr>
      <w:r>
        <w:rPr>
          <w:b/>
          <w:bCs/>
        </w:rPr>
        <w:t>Acknowledgments</w:t>
      </w:r>
    </w:p>
    <w:p w14:paraId="3822325B" w14:textId="77777777" w:rsidR="00645972" w:rsidRDefault="00000000">
      <w:pPr>
        <w:pStyle w:val="Standard"/>
        <w:spacing w:line="360" w:lineRule="auto"/>
      </w:pPr>
      <w:r>
        <w:t>The author thanks Thais Vasconcelos for her thoughtful feedback that greatly improved this work. This project is supported by the Eric and Wendy Schmidt AI in Science Postdoctoral Fellowship, a Schmidt Sciences Futures program.</w:t>
      </w:r>
    </w:p>
    <w:p w14:paraId="12F28DA6" w14:textId="77777777" w:rsidR="00645972" w:rsidRDefault="00645972">
      <w:pPr>
        <w:pStyle w:val="Standard"/>
        <w:spacing w:line="360" w:lineRule="auto"/>
      </w:pPr>
    </w:p>
    <w:p w14:paraId="7E30E2CE" w14:textId="77777777" w:rsidR="00645972" w:rsidRDefault="00000000">
      <w:pPr>
        <w:pStyle w:val="Standard"/>
        <w:spacing w:line="360" w:lineRule="auto"/>
        <w:rPr>
          <w:b/>
          <w:bCs/>
        </w:rPr>
      </w:pPr>
      <w:r>
        <w:rPr>
          <w:b/>
          <w:bCs/>
        </w:rPr>
        <w:t>Data Availability Statement</w:t>
      </w:r>
    </w:p>
    <w:p w14:paraId="347A004F" w14:textId="7A0C7FC9" w:rsidR="00645972" w:rsidRDefault="00000000">
      <w:pPr>
        <w:pStyle w:val="Standard"/>
        <w:spacing w:line="360" w:lineRule="auto"/>
      </w:pPr>
      <w:r>
        <w:t>The development version of the package is available on GitHub: https://github.com/jboyko/</w:t>
      </w:r>
      <w:del w:id="570" w:author="Boyko, James" w:date="2025-01-27T09:48:00Z" w16du:dateUtc="2025-01-27T14:48:00Z">
        <w:r w:rsidDel="00F35A88">
          <w:delText>SegColR</w:delText>
        </w:r>
      </w:del>
      <w:ins w:id="571" w:author="Boyko, James" w:date="2025-01-27T09:48:00Z" w16du:dateUtc="2025-01-27T14:48:00Z">
        <w:r w:rsidR="00F35A88">
          <w:t>SegmentR</w:t>
        </w:r>
      </w:ins>
      <w:r>
        <w:t xml:space="preserve">. All images and code used to generate the examples are taken from the vignette associated with the package. Data and image credits can be loaded using </w:t>
      </w:r>
      <w:del w:id="572" w:author="Boyko, James" w:date="2025-01-27T09:48:00Z" w16du:dateUtc="2025-01-27T14:48:00Z">
        <w:r w:rsidDel="00F35A88">
          <w:delText>SegColR</w:delText>
        </w:r>
      </w:del>
      <w:ins w:id="573" w:author="Boyko, James" w:date="2025-01-27T09:48:00Z" w16du:dateUtc="2025-01-27T14:48:00Z">
        <w:r w:rsidR="00F35A88">
          <w:t>SegmentR</w:t>
        </w:r>
      </w:ins>
      <w:r>
        <w:t>::load_</w:t>
      </w:r>
      <w:del w:id="574" w:author="Boyko, James" w:date="2025-01-27T09:48:00Z" w16du:dateUtc="2025-01-27T14:48:00Z">
        <w:r w:rsidDel="00F35A88">
          <w:delText>segcolr</w:delText>
        </w:r>
      </w:del>
      <w:ins w:id="575" w:author="Boyko, James" w:date="2025-01-29T13:56:00Z" w16du:dateUtc="2025-01-29T18:56:00Z">
        <w:r w:rsidR="003479D2">
          <w:t>s</w:t>
        </w:r>
      </w:ins>
      <w:ins w:id="576" w:author="Boyko, James" w:date="2025-01-27T09:48:00Z" w16du:dateUtc="2025-01-27T14:48:00Z">
        <w:r w:rsidR="00F35A88">
          <w:t>egment</w:t>
        </w:r>
      </w:ins>
      <w:ins w:id="577" w:author="Boyko, James" w:date="2025-01-29T13:56:00Z" w16du:dateUtc="2025-01-29T18:56:00Z">
        <w:r w:rsidR="003479D2">
          <w:t>r</w:t>
        </w:r>
      </w:ins>
      <w:r>
        <w:t>_example_data.</w:t>
      </w:r>
    </w:p>
    <w:p w14:paraId="476A99C3" w14:textId="77777777" w:rsidR="00645972" w:rsidRDefault="00645972">
      <w:pPr>
        <w:pStyle w:val="Standard"/>
        <w:spacing w:line="360" w:lineRule="auto"/>
      </w:pPr>
    </w:p>
    <w:p w14:paraId="5F99971E" w14:textId="77777777" w:rsidR="00645972" w:rsidRDefault="00000000">
      <w:pPr>
        <w:pStyle w:val="Standard"/>
        <w:spacing w:line="360" w:lineRule="auto"/>
        <w:rPr>
          <w:b/>
          <w:bCs/>
        </w:rPr>
      </w:pPr>
      <w:r>
        <w:rPr>
          <w:b/>
          <w:bCs/>
        </w:rPr>
        <w:t>Conflict of Interest Statement</w:t>
      </w:r>
    </w:p>
    <w:p w14:paraId="22474C77" w14:textId="77777777" w:rsidR="00645972" w:rsidRDefault="00000000">
      <w:pPr>
        <w:pStyle w:val="Standard"/>
        <w:spacing w:line="360" w:lineRule="auto"/>
      </w:pPr>
      <w:r>
        <w:t>The author declares no competing interests.</w:t>
      </w:r>
    </w:p>
    <w:p w14:paraId="244D40A8" w14:textId="77777777" w:rsidR="00645972" w:rsidRDefault="00645972">
      <w:pPr>
        <w:pStyle w:val="Standard"/>
        <w:spacing w:line="360" w:lineRule="auto"/>
      </w:pPr>
    </w:p>
    <w:p w14:paraId="42B63530" w14:textId="77777777" w:rsidR="00645972" w:rsidRDefault="00645972">
      <w:pPr>
        <w:pStyle w:val="Standard"/>
        <w:spacing w:line="360" w:lineRule="auto"/>
      </w:pPr>
    </w:p>
    <w:p w14:paraId="63234934" w14:textId="77777777" w:rsidR="00645972" w:rsidRDefault="00645972">
      <w:pPr>
        <w:pStyle w:val="Standard"/>
        <w:spacing w:line="360" w:lineRule="auto"/>
      </w:pPr>
    </w:p>
    <w:p w14:paraId="5BBC36C4" w14:textId="77777777" w:rsidR="00645972" w:rsidRDefault="00645972">
      <w:pPr>
        <w:pStyle w:val="Standard"/>
        <w:spacing w:line="360" w:lineRule="auto"/>
      </w:pPr>
    </w:p>
    <w:p w14:paraId="5E8DE61A" w14:textId="77777777" w:rsidR="00645972" w:rsidRDefault="00645972">
      <w:pPr>
        <w:pStyle w:val="Standard"/>
        <w:spacing w:line="360" w:lineRule="auto"/>
      </w:pPr>
    </w:p>
    <w:p w14:paraId="04C158AD" w14:textId="77777777" w:rsidR="00645972" w:rsidRDefault="00645972">
      <w:pPr>
        <w:pStyle w:val="Standard"/>
        <w:spacing w:line="360" w:lineRule="auto"/>
      </w:pPr>
    </w:p>
    <w:p w14:paraId="0873A78A" w14:textId="77777777" w:rsidR="00645972" w:rsidRDefault="00645972">
      <w:pPr>
        <w:pStyle w:val="Standard"/>
        <w:spacing w:line="360" w:lineRule="auto"/>
      </w:pPr>
    </w:p>
    <w:p w14:paraId="0D0CC361" w14:textId="77777777" w:rsidR="00446C4A" w:rsidRDefault="00446C4A">
      <w:pPr>
        <w:pStyle w:val="Standard"/>
        <w:spacing w:line="360" w:lineRule="auto"/>
      </w:pPr>
    </w:p>
    <w:p w14:paraId="275E603D" w14:textId="77777777" w:rsidR="00446C4A" w:rsidRDefault="00446C4A">
      <w:pPr>
        <w:pStyle w:val="Standard"/>
        <w:spacing w:line="360" w:lineRule="auto"/>
      </w:pPr>
    </w:p>
    <w:p w14:paraId="6B2D7DE1" w14:textId="77777777" w:rsidR="00446C4A" w:rsidRDefault="00446C4A">
      <w:pPr>
        <w:pStyle w:val="Standard"/>
        <w:spacing w:line="360" w:lineRule="auto"/>
      </w:pPr>
    </w:p>
    <w:p w14:paraId="646887F1" w14:textId="77777777" w:rsidR="00446C4A" w:rsidRDefault="00446C4A">
      <w:pPr>
        <w:pStyle w:val="Standard"/>
        <w:spacing w:line="360" w:lineRule="auto"/>
      </w:pPr>
    </w:p>
    <w:p w14:paraId="7C915962" w14:textId="77777777" w:rsidR="00446C4A" w:rsidDel="00D7129C" w:rsidRDefault="00446C4A">
      <w:pPr>
        <w:pStyle w:val="Standard"/>
        <w:spacing w:line="360" w:lineRule="auto"/>
        <w:rPr>
          <w:del w:id="578" w:author="Boyko, James" w:date="2025-01-29T15:26:00Z" w16du:dateUtc="2025-01-29T20:26:00Z"/>
        </w:rPr>
      </w:pPr>
    </w:p>
    <w:p w14:paraId="132ACE78" w14:textId="699F2140" w:rsidR="00446C4A" w:rsidDel="00D7129C" w:rsidRDefault="00446C4A">
      <w:pPr>
        <w:pStyle w:val="Standard"/>
        <w:spacing w:line="360" w:lineRule="auto"/>
        <w:rPr>
          <w:del w:id="579" w:author="Boyko, James" w:date="2025-01-29T15:26:00Z" w16du:dateUtc="2025-01-29T20:26:00Z"/>
        </w:rPr>
      </w:pPr>
    </w:p>
    <w:p w14:paraId="5D6203E1" w14:textId="18CB8279" w:rsidR="00446C4A" w:rsidDel="00D7129C" w:rsidRDefault="00446C4A">
      <w:pPr>
        <w:pStyle w:val="Standard"/>
        <w:spacing w:line="360" w:lineRule="auto"/>
        <w:rPr>
          <w:del w:id="580" w:author="Boyko, James" w:date="2025-01-29T15:26:00Z" w16du:dateUtc="2025-01-29T20:26:00Z"/>
        </w:rPr>
      </w:pPr>
    </w:p>
    <w:p w14:paraId="5328E01F" w14:textId="525916DA" w:rsidR="00446C4A" w:rsidDel="00D7129C" w:rsidRDefault="00446C4A">
      <w:pPr>
        <w:pStyle w:val="Standard"/>
        <w:spacing w:line="360" w:lineRule="auto"/>
        <w:rPr>
          <w:del w:id="581" w:author="Boyko, James" w:date="2025-01-29T15:26:00Z" w16du:dateUtc="2025-01-29T20:26:00Z"/>
        </w:rPr>
      </w:pPr>
    </w:p>
    <w:p w14:paraId="57EEFF92" w14:textId="77777777" w:rsidR="00645972" w:rsidRDefault="00645972">
      <w:pPr>
        <w:pStyle w:val="Standard"/>
        <w:spacing w:line="360" w:lineRule="auto"/>
      </w:pPr>
    </w:p>
    <w:p w14:paraId="06CF64DA" w14:textId="77777777" w:rsidR="00645972" w:rsidRDefault="00000000">
      <w:pPr>
        <w:pStyle w:val="Standard"/>
        <w:spacing w:line="360" w:lineRule="auto"/>
        <w:rPr>
          <w:b/>
          <w:bCs/>
        </w:rPr>
      </w:pPr>
      <w:r>
        <w:rPr>
          <w:b/>
          <w:bCs/>
        </w:rPr>
        <w:lastRenderedPageBreak/>
        <w:t>References</w:t>
      </w:r>
    </w:p>
    <w:p w14:paraId="5D5CA662" w14:textId="77777777" w:rsidR="00645972" w:rsidRDefault="00000000">
      <w:pPr>
        <w:pStyle w:val="Standard"/>
        <w:spacing w:line="360" w:lineRule="auto"/>
      </w:pPr>
      <w:r>
        <w:t>Chen, Z., Fang, G., Ma, X. &amp; Wang, X. (2024). SlimSAM: 0.1% Data Makes Segment Anything Slim.</w:t>
      </w:r>
    </w:p>
    <w:p w14:paraId="4667D75E" w14:textId="77777777" w:rsidR="00645972" w:rsidRDefault="00000000">
      <w:pPr>
        <w:pStyle w:val="Standard"/>
        <w:spacing w:line="360" w:lineRule="auto"/>
      </w:pPr>
      <w:r>
        <w:t xml:space="preserve">Chollet, F. (2021). </w:t>
      </w:r>
      <w:r>
        <w:rPr>
          <w:i/>
        </w:rPr>
        <w:t>Deep learning with Python</w:t>
      </w:r>
      <w:r>
        <w:t>. Second edition. Manning Publications, Shelter Island.</w:t>
      </w:r>
    </w:p>
    <w:p w14:paraId="18BDFBDB" w14:textId="77777777" w:rsidR="00645972" w:rsidRDefault="00000000">
      <w:pPr>
        <w:pStyle w:val="Standard"/>
        <w:spacing w:line="360" w:lineRule="auto"/>
      </w:pPr>
      <w:r>
        <w:t>Cox, C. &amp; Davis Rabosky, A. (2023). The Integrative Biology of Snake Coloration. pp. 179–217.</w:t>
      </w:r>
    </w:p>
    <w:p w14:paraId="4B73B7B5" w14:textId="77777777" w:rsidR="00645972" w:rsidRDefault="00000000">
      <w:pPr>
        <w:pStyle w:val="Standard"/>
        <w:spacing w:line="360" w:lineRule="auto"/>
      </w:pPr>
      <w:r>
        <w:t xml:space="preserve">Dickinson, J.L., Zuckerberg, B. &amp; Bonter, D.N. (2010). Citizen Science as an Ecological Research Tool: Challenges and Benefits. </w:t>
      </w:r>
      <w:r>
        <w:rPr>
          <w:i/>
        </w:rPr>
        <w:t>Annual Review of Ecology, Evolution, and Systematics</w:t>
      </w:r>
      <w:r>
        <w:t>, 41, 149–172.</w:t>
      </w:r>
    </w:p>
    <w:p w14:paraId="315B689B" w14:textId="77777777" w:rsidR="00645972" w:rsidRDefault="00000000">
      <w:pPr>
        <w:pStyle w:val="Standard"/>
        <w:spacing w:line="360" w:lineRule="auto"/>
      </w:pPr>
      <w:r>
        <w:t xml:space="preserve">Endler, J.A. (1993). The Color of Light in Forests and Its Implications. </w:t>
      </w:r>
      <w:r>
        <w:rPr>
          <w:i/>
        </w:rPr>
        <w:t>Ecological Monographs</w:t>
      </w:r>
      <w:r>
        <w:t>, 63, 1–27.</w:t>
      </w:r>
    </w:p>
    <w:p w14:paraId="1AC8D196" w14:textId="77777777" w:rsidR="00645972" w:rsidRDefault="00000000">
      <w:pPr>
        <w:pStyle w:val="Standard"/>
        <w:spacing w:line="360" w:lineRule="auto"/>
      </w:pPr>
      <w:r>
        <w:t xml:space="preserve">Finkbeiner, S.D., Briscoe, A.D. &amp; Reed, R.D. (2014). Warning signals are seductive: Relative contributions of color and pattern to predator avoidance and mate attraction in </w:t>
      </w:r>
      <w:r>
        <w:rPr>
          <w:i/>
        </w:rPr>
        <w:t>Heliconius</w:t>
      </w:r>
      <w:r>
        <w:t xml:space="preserve"> butterflies: BUTTERFLY VISUAL SIGNALS. </w:t>
      </w:r>
      <w:r>
        <w:rPr>
          <w:i/>
        </w:rPr>
        <w:t>Evolution</w:t>
      </w:r>
      <w:r>
        <w:t>, 68, 3410–3420.</w:t>
      </w:r>
    </w:p>
    <w:p w14:paraId="251D21B7" w14:textId="77777777" w:rsidR="00645972" w:rsidRDefault="00000000">
      <w:pPr>
        <w:pStyle w:val="Standard"/>
        <w:spacing w:line="360" w:lineRule="auto"/>
      </w:pPr>
      <w:r>
        <w:t xml:space="preserve">Goodfellow, I., Bengio, Y. &amp; Courville, A. (2016). </w:t>
      </w:r>
      <w:r>
        <w:rPr>
          <w:i/>
        </w:rPr>
        <w:t>Deep Learning</w:t>
      </w:r>
      <w:r>
        <w:t>. MIT Press.</w:t>
      </w:r>
    </w:p>
    <w:p w14:paraId="69A32220" w14:textId="77777777" w:rsidR="00645972" w:rsidRDefault="00000000">
      <w:pPr>
        <w:pStyle w:val="Standard"/>
        <w:spacing w:line="360" w:lineRule="auto"/>
      </w:pPr>
      <w:r>
        <w:t>He, K., Gkioxari, G., Dollár, P. &amp; Girshick, R. (2018). Mask R-CNN.</w:t>
      </w:r>
    </w:p>
    <w:p w14:paraId="32610BC1" w14:textId="77777777" w:rsidR="00645972" w:rsidRDefault="00000000">
      <w:pPr>
        <w:pStyle w:val="Standard"/>
        <w:spacing w:line="360" w:lineRule="auto"/>
      </w:pPr>
      <w:r>
        <w:t xml:space="preserve">Huyghe, K., Vanhooydonck, B., Herrel, A., Tadic, Z. &amp; Van Damme, R. (2007). Morphology, performance, behavior and ecology of three color morphs in males of the lizard Podarcis melisellensis. </w:t>
      </w:r>
      <w:r>
        <w:rPr>
          <w:i/>
        </w:rPr>
        <w:t>Integrative and Comparative Biology</w:t>
      </w:r>
      <w:r>
        <w:t>, 47, 211–220.</w:t>
      </w:r>
    </w:p>
    <w:p w14:paraId="500CB4B1" w14:textId="77777777" w:rsidR="00645972" w:rsidRDefault="00000000">
      <w:pPr>
        <w:pStyle w:val="Standard"/>
        <w:spacing w:line="360" w:lineRule="auto"/>
      </w:pPr>
      <w:r>
        <w:t xml:space="preserve">Internationale Beleuchtungskommission (Ed.). (2004). </w:t>
      </w:r>
      <w:r>
        <w:rPr>
          <w:i/>
        </w:rPr>
        <w:t>Colorimetry</w:t>
      </w:r>
      <w:r>
        <w:t>. Publication / CIE. 3rd ed. Comm. Internat. de l’éclairage, Wien.</w:t>
      </w:r>
    </w:p>
    <w:p w14:paraId="127CD261" w14:textId="77777777" w:rsidR="00645972" w:rsidRDefault="00000000">
      <w:pPr>
        <w:pStyle w:val="Standard"/>
        <w:spacing w:line="360" w:lineRule="auto"/>
      </w:pPr>
      <w:r>
        <w:t>Kirillov, A., Wu, Y., He, K. &amp; Girshick, R. (2020). PointRend: Image Segmentation as Rendering.</w:t>
      </w:r>
    </w:p>
    <w:p w14:paraId="599F922D" w14:textId="77777777" w:rsidR="00645972" w:rsidRDefault="00000000">
      <w:pPr>
        <w:pStyle w:val="Standard"/>
        <w:spacing w:line="360" w:lineRule="auto"/>
      </w:pPr>
      <w:r>
        <w:t xml:space="preserve">Kirillov, A., Mintun, E., Ravi, N., Mao, H., Rolland, C., Gustafson, L., </w:t>
      </w:r>
      <w:r>
        <w:rPr>
          <w:i/>
        </w:rPr>
        <w:t>et al.</w:t>
      </w:r>
      <w:r>
        <w:t xml:space="preserve"> (2023). Segment Anything.</w:t>
      </w:r>
    </w:p>
    <w:p w14:paraId="59B7B85D" w14:textId="77777777" w:rsidR="00645972" w:rsidRDefault="00000000">
      <w:pPr>
        <w:pStyle w:val="Standard"/>
        <w:spacing w:line="360" w:lineRule="auto"/>
      </w:pPr>
      <w:r>
        <w:t xml:space="preserve">LeCun, Y., Bengio, Y. &amp; Hinton, G. (2015). Deep learning. </w:t>
      </w:r>
      <w:r>
        <w:rPr>
          <w:i/>
        </w:rPr>
        <w:t>Nature</w:t>
      </w:r>
      <w:r>
        <w:t>, 521, 436–444.</w:t>
      </w:r>
    </w:p>
    <w:p w14:paraId="7828B6D3" w14:textId="77777777" w:rsidR="00645972" w:rsidRDefault="00000000">
      <w:pPr>
        <w:pStyle w:val="Standard"/>
        <w:spacing w:line="360" w:lineRule="auto"/>
      </w:pPr>
      <w:r>
        <w:t xml:space="preserve">Li, L.H., Zhang, P., Zhang, H., Yang, J., Li, C., Zhong, Y., </w:t>
      </w:r>
      <w:r>
        <w:rPr>
          <w:i/>
        </w:rPr>
        <w:t>et al.</w:t>
      </w:r>
      <w:r>
        <w:t xml:space="preserve"> (2022). Grounded Language-Image Pre-training.</w:t>
      </w:r>
    </w:p>
    <w:p w14:paraId="4CFAC432" w14:textId="77777777" w:rsidR="00645972" w:rsidRDefault="00000000">
      <w:pPr>
        <w:pStyle w:val="Standard"/>
        <w:spacing w:line="360" w:lineRule="auto"/>
      </w:pPr>
      <w:r>
        <w:t xml:space="preserve">Liu, S., Zeng, Z., Ren, T., Li, F., Zhang, H., Yang, J., </w:t>
      </w:r>
      <w:r>
        <w:rPr>
          <w:i/>
        </w:rPr>
        <w:t>et al.</w:t>
      </w:r>
      <w:r>
        <w:t xml:space="preserve"> (2024). Grounding DINO: Marrying DINO with Grounded Pre-Training for Open-Set Object Detection.</w:t>
      </w:r>
    </w:p>
    <w:p w14:paraId="4B45A2A2" w14:textId="77777777" w:rsidR="00645972" w:rsidRDefault="00000000">
      <w:pPr>
        <w:pStyle w:val="Standard"/>
        <w:spacing w:line="360" w:lineRule="auto"/>
      </w:pPr>
      <w:r>
        <w:t xml:space="preserve">MacQueen, J. (1967). Some methods for classification and analysis of multivariate observations. In: </w:t>
      </w:r>
      <w:r>
        <w:rPr>
          <w:i/>
        </w:rPr>
        <w:t>Proceedings of the Fifth Berkeley Symposium on Mathematical Statistics and Probability, Volume 1: Statistics</w:t>
      </w:r>
      <w:r>
        <w:t>. University of California Press, pp. 281–298.</w:t>
      </w:r>
    </w:p>
    <w:p w14:paraId="497CECFA" w14:textId="77777777" w:rsidR="00645972" w:rsidRDefault="00000000">
      <w:pPr>
        <w:pStyle w:val="Standard"/>
        <w:spacing w:line="360" w:lineRule="auto"/>
      </w:pPr>
      <w:r>
        <w:t xml:space="preserve">Maia, R., Gruson, H., Endler, J.A. &amp; White, T.E. (2019). pavo 2: New tools for the spectral and spatial analysis of colour in r. </w:t>
      </w:r>
      <w:r>
        <w:rPr>
          <w:i/>
        </w:rPr>
        <w:t>Methods in Ecology and Evolution</w:t>
      </w:r>
      <w:r>
        <w:t>, 10, 1097–1107.</w:t>
      </w:r>
    </w:p>
    <w:p w14:paraId="589C21A3" w14:textId="77777777" w:rsidR="00645972" w:rsidRDefault="00000000">
      <w:pPr>
        <w:pStyle w:val="Standard"/>
        <w:spacing w:line="360" w:lineRule="auto"/>
      </w:pPr>
      <w:r>
        <w:t>Mitchem, L.D. (2017). The ecology of color: how color affects visual behaviors in aquatic habitats in a sexually dimorphic species (Lucania goodei) and their major predator (Micropterus salmoides).</w:t>
      </w:r>
    </w:p>
    <w:p w14:paraId="78C35CDA" w14:textId="77777777" w:rsidR="00645972" w:rsidRDefault="00000000">
      <w:pPr>
        <w:pStyle w:val="Standard"/>
        <w:spacing w:line="360" w:lineRule="auto"/>
      </w:pPr>
      <w:r>
        <w:lastRenderedPageBreak/>
        <w:t xml:space="preserve">Murali, S. &amp; Govindan, V.K. (2013). Shadow Detection and Removal from a Single Image Using LAB Color Space. </w:t>
      </w:r>
      <w:r>
        <w:rPr>
          <w:i/>
        </w:rPr>
        <w:t>Cybernetics and Information Technologies</w:t>
      </w:r>
      <w:r>
        <w:t>, 13, 95–103.</w:t>
      </w:r>
    </w:p>
    <w:p w14:paraId="79CE13F3" w14:textId="77777777" w:rsidR="00645972" w:rsidRDefault="00000000">
      <w:pPr>
        <w:pStyle w:val="Standard"/>
        <w:spacing w:line="360" w:lineRule="auto"/>
      </w:pPr>
      <w:r>
        <w:t xml:space="preserve">Narbona, E., Arista, M., Whittall, J.B., Camargo, M.G.G. &amp; Shrestha, M. (2021). Editorial: The Role of Flower Color in Angiosperm Evolution. </w:t>
      </w:r>
      <w:r>
        <w:rPr>
          <w:i/>
        </w:rPr>
        <w:t>Front. Plant Sci.</w:t>
      </w:r>
      <w:r>
        <w:t>, 12.</w:t>
      </w:r>
    </w:p>
    <w:p w14:paraId="71E03BBF" w14:textId="77777777" w:rsidR="00645972" w:rsidRDefault="00000000">
      <w:pPr>
        <w:pStyle w:val="Standard"/>
        <w:spacing w:line="360" w:lineRule="auto"/>
      </w:pPr>
      <w:r>
        <w:t xml:space="preserve">Pohland, G. &amp; Mullen, P. (2006). Preservation agents influence UV-coloration of plumage in museum bird skins. </w:t>
      </w:r>
      <w:r>
        <w:rPr>
          <w:i/>
        </w:rPr>
        <w:t>J Ornithol</w:t>
      </w:r>
      <w:r>
        <w:t>, 147, 464–467.</w:t>
      </w:r>
    </w:p>
    <w:p w14:paraId="426112EF" w14:textId="77777777" w:rsidR="00645972" w:rsidRDefault="00000000">
      <w:pPr>
        <w:pStyle w:val="Standard"/>
        <w:spacing w:line="360" w:lineRule="auto"/>
      </w:pPr>
      <w:r>
        <w:t>Redmon, J., Divvala, S., Girshick, R. &amp; Farhadi, A. (2016). You Only Look Once: Unified, Real-Time Object Detection.</w:t>
      </w:r>
    </w:p>
    <w:p w14:paraId="2120411B" w14:textId="77777777" w:rsidR="00645972" w:rsidRDefault="00000000">
      <w:pPr>
        <w:pStyle w:val="Standard"/>
        <w:spacing w:line="360" w:lineRule="auto"/>
      </w:pPr>
      <w:r>
        <w:t>Ren, S., He, K., Girshick, R. &amp; Sun, J. (2016). Faster R-CNN: Towards Real-Time Object Detection with Region Proposal Networks.</w:t>
      </w:r>
    </w:p>
    <w:p w14:paraId="6D6E59F6" w14:textId="77777777" w:rsidR="00645972" w:rsidRDefault="00000000">
      <w:pPr>
        <w:pStyle w:val="Standard"/>
        <w:spacing w:line="360" w:lineRule="auto"/>
      </w:pPr>
      <w:r>
        <w:t xml:space="preserve">Ren, T., Liu, S., Zeng, A., Lin, J., Li, K., Cao, H., </w:t>
      </w:r>
      <w:r>
        <w:rPr>
          <w:i/>
        </w:rPr>
        <w:t>et al.</w:t>
      </w:r>
      <w:r>
        <w:t xml:space="preserve"> (2024). Grounded SAM: Assembling Open-World Models for Diverse Visual Tasks.</w:t>
      </w:r>
    </w:p>
    <w:p w14:paraId="3D7E1233" w14:textId="77777777" w:rsidR="00645972" w:rsidRDefault="00000000">
      <w:pPr>
        <w:pStyle w:val="Standard"/>
        <w:spacing w:line="360" w:lineRule="auto"/>
      </w:pPr>
      <w:r>
        <w:t xml:space="preserve">Szeliski, R. (2022). </w:t>
      </w:r>
      <w:r>
        <w:rPr>
          <w:i/>
        </w:rPr>
        <w:t>Computer Vision: Algorithms and Applications</w:t>
      </w:r>
      <w:r>
        <w:t>. Springer Nature.</w:t>
      </w:r>
    </w:p>
    <w:p w14:paraId="288D14A8" w14:textId="77777777" w:rsidR="00645972" w:rsidRDefault="00000000">
      <w:pPr>
        <w:pStyle w:val="Standard"/>
        <w:spacing w:line="360" w:lineRule="auto"/>
      </w:pPr>
      <w:r>
        <w:t xml:space="preserve">Tsuchida, T., Koga, R., Horikawa, M., Tsunoda, T., Maoka, T., Matsumoto, S., </w:t>
      </w:r>
      <w:r>
        <w:rPr>
          <w:i/>
        </w:rPr>
        <w:t>et al.</w:t>
      </w:r>
      <w:r>
        <w:t xml:space="preserve"> (2010). Symbiotic Bacterium Modifies Aphid Body Color. </w:t>
      </w:r>
      <w:r>
        <w:rPr>
          <w:i/>
        </w:rPr>
        <w:t>Science</w:t>
      </w:r>
      <w:r>
        <w:t>, 330, 1102–1104.</w:t>
      </w:r>
    </w:p>
    <w:p w14:paraId="475E3A9C" w14:textId="77777777" w:rsidR="00645972" w:rsidRDefault="00000000">
      <w:pPr>
        <w:pStyle w:val="Standard"/>
        <w:spacing w:line="360" w:lineRule="auto"/>
      </w:pPr>
      <w:r>
        <w:t xml:space="preserve">Van Belleghem, S.M., Papa, R., Ortiz-Zuazaga, H., Hendrickx, F., Jiggins, C.D., Owen McMillan, W., </w:t>
      </w:r>
      <w:r>
        <w:rPr>
          <w:i/>
        </w:rPr>
        <w:t>et al.</w:t>
      </w:r>
      <w:r>
        <w:t xml:space="preserve"> (2018). patternize: An R package for quantifying colour pattern variation. </w:t>
      </w:r>
      <w:r>
        <w:rPr>
          <w:i/>
        </w:rPr>
        <w:t>Methods in Ecology and Evolution</w:t>
      </w:r>
      <w:r>
        <w:t>, 9, 390–398.</w:t>
      </w:r>
    </w:p>
    <w:p w14:paraId="04FB5AC0" w14:textId="77777777" w:rsidR="00645972" w:rsidRDefault="00000000">
      <w:pPr>
        <w:pStyle w:val="Standard"/>
        <w:spacing w:line="360" w:lineRule="auto"/>
      </w:pPr>
      <w:r>
        <w:t xml:space="preserve">Vasconcelos, T. (2023). A trait-based approach to determining principles of plant biogeography. </w:t>
      </w:r>
      <w:r>
        <w:rPr>
          <w:i/>
        </w:rPr>
        <w:t>American Journal of Botany</w:t>
      </w:r>
      <w:r>
        <w:t>, 110, e16127.</w:t>
      </w:r>
    </w:p>
    <w:p w14:paraId="39D536B1" w14:textId="77777777" w:rsidR="00645972" w:rsidRDefault="00000000">
      <w:pPr>
        <w:pStyle w:val="Standard"/>
        <w:spacing w:line="360" w:lineRule="auto"/>
      </w:pPr>
      <w:r>
        <w:t xml:space="preserve">van den Berg, C.P., Troscianko, J., Endler, J.A., Marshall, N.J. &amp; Cheney, K.L. (2020). Quantitative Colour Pattern Analysis (QCPA): A comprehensive framework for the analysis of colour patterns in nature. </w:t>
      </w:r>
      <w:r>
        <w:rPr>
          <w:i/>
        </w:rPr>
        <w:t>Methods in Ecology and Evolution</w:t>
      </w:r>
      <w:r>
        <w:t>, 11, 316–332.</w:t>
      </w:r>
    </w:p>
    <w:p w14:paraId="439FEDF5" w14:textId="77777777" w:rsidR="00645972" w:rsidRDefault="00000000">
      <w:pPr>
        <w:pStyle w:val="Standard"/>
        <w:spacing w:line="360" w:lineRule="auto"/>
      </w:pPr>
      <w:r>
        <w:t xml:space="preserve">Ward, D.F. (2014). Understanding sampling and taxonomic biases recorded by citizen scientists. </w:t>
      </w:r>
      <w:r>
        <w:rPr>
          <w:i/>
        </w:rPr>
        <w:t>J Insect Conserv</w:t>
      </w:r>
      <w:r>
        <w:t>, 18, 753–756.</w:t>
      </w:r>
    </w:p>
    <w:p w14:paraId="697898AF" w14:textId="77777777" w:rsidR="00645972" w:rsidRDefault="00000000">
      <w:pPr>
        <w:pStyle w:val="Standard"/>
        <w:spacing w:line="360" w:lineRule="auto"/>
      </w:pPr>
      <w:r>
        <w:t xml:space="preserve">Weaver, W.N. &amp; Smith, S.A. (2023). From leaves to labels: Building modular machine learning networks for rapid herbarium specimen analysis with LeafMachine2. </w:t>
      </w:r>
      <w:r>
        <w:rPr>
          <w:i/>
        </w:rPr>
        <w:t>Applications in Plant Sciences</w:t>
      </w:r>
      <w:r>
        <w:t>, 11, e11548.</w:t>
      </w:r>
    </w:p>
    <w:p w14:paraId="528652C1" w14:textId="77777777" w:rsidR="00645972" w:rsidRDefault="00000000">
      <w:pPr>
        <w:pStyle w:val="Standard"/>
        <w:spacing w:line="360" w:lineRule="auto"/>
      </w:pPr>
      <w:r>
        <w:t xml:space="preserve">Weller, H.I., Hiller, A.E., Lord, N.P. &amp; Van Belleghem, S.M. (2024). recolorize: An R package for flexible colour segmentation of biological images. </w:t>
      </w:r>
      <w:r>
        <w:rPr>
          <w:i/>
        </w:rPr>
        <w:t>Ecology Letters</w:t>
      </w:r>
      <w:r>
        <w:t>, 27, e14378.</w:t>
      </w:r>
    </w:p>
    <w:p w14:paraId="0621A682" w14:textId="77777777" w:rsidR="00645972" w:rsidRDefault="00000000">
      <w:pPr>
        <w:pStyle w:val="Standard"/>
        <w:spacing w:line="360" w:lineRule="auto"/>
      </w:pPr>
      <w:r>
        <w:t xml:space="preserve">Wolf, T., Debut, L., Sanh, V., Chaumond, J., Delangue, C., Moi, A., </w:t>
      </w:r>
      <w:r>
        <w:rPr>
          <w:i/>
        </w:rPr>
        <w:t>et al.</w:t>
      </w:r>
      <w:r>
        <w:t xml:space="preserve"> (2020). Transformers: State-of-the-Art Natural Language Processing. In: </w:t>
      </w:r>
      <w:r>
        <w:rPr>
          <w:i/>
        </w:rPr>
        <w:t xml:space="preserve">Proceedings of the 2020 Conference on Empirical </w:t>
      </w:r>
      <w:r>
        <w:rPr>
          <w:i/>
        </w:rPr>
        <w:lastRenderedPageBreak/>
        <w:t>Methods in Natural Language Processing: System Demonstrations</w:t>
      </w:r>
      <w:r>
        <w:t>. Association for Computational Linguistics, Online, pp. 38–45.</w:t>
      </w:r>
    </w:p>
    <w:p w14:paraId="53FD8E62" w14:textId="77777777" w:rsidR="00645972" w:rsidDel="00D7129C" w:rsidRDefault="00000000">
      <w:pPr>
        <w:pStyle w:val="Standard"/>
        <w:spacing w:line="360" w:lineRule="auto"/>
        <w:rPr>
          <w:del w:id="582" w:author="Boyko, James" w:date="2025-01-29T15:26:00Z" w16du:dateUtc="2025-01-29T20:26:00Z"/>
        </w:rPr>
      </w:pPr>
      <w:r>
        <w:t xml:space="preserve">Zhang, H., Li, F., Liu, S., Zhang, L., Su, H., Zhu, J., </w:t>
      </w:r>
      <w:r>
        <w:rPr>
          <w:i/>
        </w:rPr>
        <w:t>et al.</w:t>
      </w:r>
      <w:r>
        <w:t xml:space="preserve"> (2022). DINO: DETR with Improved DeNoising Anchor Boxes for End-to-End Object Detection.</w:t>
      </w:r>
    </w:p>
    <w:p w14:paraId="414C388B" w14:textId="77777777" w:rsidR="00645972" w:rsidDel="00D7129C" w:rsidRDefault="00645972">
      <w:pPr>
        <w:pStyle w:val="Standard"/>
        <w:spacing w:line="360" w:lineRule="auto"/>
        <w:rPr>
          <w:del w:id="583" w:author="Boyko, James" w:date="2025-01-29T15:26:00Z" w16du:dateUtc="2025-01-29T20:26:00Z"/>
        </w:rPr>
      </w:pPr>
    </w:p>
    <w:p w14:paraId="2421F867" w14:textId="56C248F1" w:rsidR="00645972" w:rsidDel="00D7129C" w:rsidRDefault="00645972">
      <w:pPr>
        <w:pStyle w:val="Standard"/>
        <w:spacing w:line="360" w:lineRule="auto"/>
        <w:rPr>
          <w:del w:id="584" w:author="Boyko, James" w:date="2025-01-29T15:26:00Z" w16du:dateUtc="2025-01-29T20:26:00Z"/>
        </w:rPr>
      </w:pPr>
    </w:p>
    <w:p w14:paraId="46433AF8" w14:textId="76753677" w:rsidR="00645972" w:rsidDel="00D7129C" w:rsidRDefault="00645972">
      <w:pPr>
        <w:pStyle w:val="Standard"/>
        <w:spacing w:line="360" w:lineRule="auto"/>
        <w:rPr>
          <w:del w:id="585" w:author="Boyko, James" w:date="2025-01-29T15:26:00Z" w16du:dateUtc="2025-01-29T20:26:00Z"/>
        </w:rPr>
      </w:pPr>
    </w:p>
    <w:p w14:paraId="1C3A14BD" w14:textId="09B7692C" w:rsidR="00645972" w:rsidDel="00D7129C" w:rsidRDefault="00645972">
      <w:pPr>
        <w:pStyle w:val="Standard"/>
        <w:spacing w:line="360" w:lineRule="auto"/>
        <w:rPr>
          <w:del w:id="586" w:author="Boyko, James" w:date="2025-01-29T15:26:00Z" w16du:dateUtc="2025-01-29T20:26:00Z"/>
        </w:rPr>
      </w:pPr>
    </w:p>
    <w:p w14:paraId="7B3A4590" w14:textId="5C4A6CB6" w:rsidR="00645972" w:rsidDel="00D7129C" w:rsidRDefault="00645972">
      <w:pPr>
        <w:pStyle w:val="Standard"/>
        <w:spacing w:line="360" w:lineRule="auto"/>
        <w:rPr>
          <w:del w:id="587" w:author="Boyko, James" w:date="2025-01-29T15:26:00Z" w16du:dateUtc="2025-01-29T20:26:00Z"/>
        </w:rPr>
      </w:pPr>
    </w:p>
    <w:p w14:paraId="058B9A48" w14:textId="2E397702" w:rsidR="00645972" w:rsidDel="00D7129C" w:rsidRDefault="00645972">
      <w:pPr>
        <w:pStyle w:val="Standard"/>
        <w:spacing w:line="360" w:lineRule="auto"/>
        <w:rPr>
          <w:del w:id="588" w:author="Boyko, James" w:date="2025-01-29T15:26:00Z" w16du:dateUtc="2025-01-29T20:26:00Z"/>
        </w:rPr>
      </w:pPr>
    </w:p>
    <w:p w14:paraId="57AA5E19" w14:textId="6D9748FD" w:rsidR="00645972" w:rsidDel="00D7129C" w:rsidRDefault="00645972">
      <w:pPr>
        <w:pStyle w:val="Standard"/>
        <w:spacing w:line="360" w:lineRule="auto"/>
        <w:rPr>
          <w:del w:id="589" w:author="Boyko, James" w:date="2025-01-29T15:26:00Z" w16du:dateUtc="2025-01-29T20:26:00Z"/>
        </w:rPr>
      </w:pPr>
    </w:p>
    <w:p w14:paraId="3DE8C9C9" w14:textId="5FD7F3C4" w:rsidR="00645972" w:rsidDel="00D7129C" w:rsidRDefault="00645972">
      <w:pPr>
        <w:pStyle w:val="Standard"/>
        <w:spacing w:line="360" w:lineRule="auto"/>
        <w:rPr>
          <w:del w:id="590" w:author="Boyko, James" w:date="2025-01-29T15:26:00Z" w16du:dateUtc="2025-01-29T20:26:00Z"/>
        </w:rPr>
      </w:pPr>
    </w:p>
    <w:p w14:paraId="269202A8" w14:textId="7AAF8895" w:rsidR="00645972" w:rsidDel="00D7129C" w:rsidRDefault="00645972">
      <w:pPr>
        <w:pStyle w:val="Standard"/>
        <w:spacing w:line="360" w:lineRule="auto"/>
        <w:rPr>
          <w:del w:id="591" w:author="Boyko, James" w:date="2025-01-29T15:26:00Z" w16du:dateUtc="2025-01-29T20:26:00Z"/>
        </w:rPr>
      </w:pPr>
    </w:p>
    <w:p w14:paraId="4A7CAA51" w14:textId="77777777" w:rsidR="00645972" w:rsidRDefault="00645972">
      <w:pPr>
        <w:pStyle w:val="Standard"/>
        <w:spacing w:line="360" w:lineRule="auto"/>
        <w:rPr>
          <w:i/>
          <w:iCs/>
        </w:rPr>
      </w:pPr>
    </w:p>
    <w:sectPr w:rsidR="00645972" w:rsidSect="00B26C0D">
      <w:pgSz w:w="12240" w:h="15840"/>
      <w:pgMar w:top="1134" w:right="1134" w:bottom="1134" w:left="1134"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F856D5" w14:textId="77777777" w:rsidR="0035493D" w:rsidRDefault="0035493D">
      <w:r>
        <w:separator/>
      </w:r>
    </w:p>
  </w:endnote>
  <w:endnote w:type="continuationSeparator" w:id="0">
    <w:p w14:paraId="71FCDBF6" w14:textId="77777777" w:rsidR="0035493D" w:rsidRDefault="003549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Liberation Serif">
    <w:altName w:val="Times New Roman"/>
    <w:panose1 w:val="020B0604020202020204"/>
    <w:charset w:val="00"/>
    <w:family w:val="roman"/>
    <w:pitch w:val="variable"/>
  </w:font>
  <w:font w:name="Noto Serif CJK SC">
    <w:altName w:val="Calibri"/>
    <w:panose1 w:val="020B0604020202020204"/>
    <w:charset w:val="00"/>
    <w:family w:val="auto"/>
    <w:pitch w:val="variable"/>
  </w:font>
  <w:font w:name="Lohit Devanagari">
    <w:altName w:val="Calibri"/>
    <w:panose1 w:val="020B0604020202020204"/>
    <w:charset w:val="00"/>
    <w:family w:val="auto"/>
    <w:pitch w:val="variable"/>
  </w:font>
  <w:font w:name="Liberation Sans">
    <w:altName w:val="Arial"/>
    <w:panose1 w:val="020B0604020202020204"/>
    <w:charset w:val="00"/>
    <w:family w:val="swiss"/>
    <w:pitch w:val="variable"/>
  </w:font>
  <w:font w:name="Noto Sans CJK SC">
    <w:panose1 w:val="020B0604020202020204"/>
    <w:charset w:val="00"/>
    <w:family w:val="auto"/>
    <w:pitch w:val="variable"/>
  </w:font>
  <w:font w:name="Liberation Mono">
    <w:altName w:val="Courier New"/>
    <w:panose1 w:val="020B0604020202020204"/>
    <w:charset w:val="00"/>
    <w:family w:val="modern"/>
    <w:pitch w:val="fixed"/>
  </w:font>
  <w:font w:name="Noto Sans Mono CJK SC">
    <w:panose1 w:val="020B0604020202020204"/>
    <w:charset w:val="00"/>
    <w:family w:val="modern"/>
    <w:pitch w:val="fixed"/>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DA3858" w14:textId="77777777" w:rsidR="0035493D" w:rsidRDefault="0035493D">
      <w:r>
        <w:rPr>
          <w:color w:val="000000"/>
        </w:rPr>
        <w:separator/>
      </w:r>
    </w:p>
  </w:footnote>
  <w:footnote w:type="continuationSeparator" w:id="0">
    <w:p w14:paraId="791760BB" w14:textId="77777777" w:rsidR="0035493D" w:rsidRDefault="003549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35CC2"/>
    <w:multiLevelType w:val="hybridMultilevel"/>
    <w:tmpl w:val="461E4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75082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oyko, James">
    <w15:presenceInfo w15:providerId="AD" w15:userId="S::jboyko@umich.edu::3c09612d-e409-427c-ab8e-d07305b74c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3"/>
  <w:trackRevisions/>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972"/>
    <w:rsid w:val="000045E3"/>
    <w:rsid w:val="00035032"/>
    <w:rsid w:val="00074FC4"/>
    <w:rsid w:val="000A04CE"/>
    <w:rsid w:val="00122236"/>
    <w:rsid w:val="00156598"/>
    <w:rsid w:val="00165375"/>
    <w:rsid w:val="00172E64"/>
    <w:rsid w:val="001C6972"/>
    <w:rsid w:val="001F1143"/>
    <w:rsid w:val="00255423"/>
    <w:rsid w:val="00256874"/>
    <w:rsid w:val="0028795D"/>
    <w:rsid w:val="002B0E9C"/>
    <w:rsid w:val="002D38FF"/>
    <w:rsid w:val="002D5865"/>
    <w:rsid w:val="002D664D"/>
    <w:rsid w:val="002E3418"/>
    <w:rsid w:val="002F4ADA"/>
    <w:rsid w:val="00307B04"/>
    <w:rsid w:val="003479D2"/>
    <w:rsid w:val="0035493D"/>
    <w:rsid w:val="00362C12"/>
    <w:rsid w:val="0038646F"/>
    <w:rsid w:val="003C4744"/>
    <w:rsid w:val="003F4B8A"/>
    <w:rsid w:val="00446C4A"/>
    <w:rsid w:val="00457071"/>
    <w:rsid w:val="004678EF"/>
    <w:rsid w:val="00480B54"/>
    <w:rsid w:val="004943C8"/>
    <w:rsid w:val="004A1669"/>
    <w:rsid w:val="00500C69"/>
    <w:rsid w:val="005227E1"/>
    <w:rsid w:val="0055348D"/>
    <w:rsid w:val="00572219"/>
    <w:rsid w:val="005817C9"/>
    <w:rsid w:val="005915AE"/>
    <w:rsid w:val="005D75EC"/>
    <w:rsid w:val="005F4B1F"/>
    <w:rsid w:val="00607B39"/>
    <w:rsid w:val="006341E1"/>
    <w:rsid w:val="00645972"/>
    <w:rsid w:val="0065000D"/>
    <w:rsid w:val="006815F7"/>
    <w:rsid w:val="006D4B42"/>
    <w:rsid w:val="006E1550"/>
    <w:rsid w:val="006E2AD9"/>
    <w:rsid w:val="006E4A4B"/>
    <w:rsid w:val="006E5C38"/>
    <w:rsid w:val="0073114F"/>
    <w:rsid w:val="0073577A"/>
    <w:rsid w:val="00744A1E"/>
    <w:rsid w:val="00760980"/>
    <w:rsid w:val="00763C50"/>
    <w:rsid w:val="00780BB2"/>
    <w:rsid w:val="007A0A4A"/>
    <w:rsid w:val="007A2639"/>
    <w:rsid w:val="008133DA"/>
    <w:rsid w:val="0081408E"/>
    <w:rsid w:val="00816559"/>
    <w:rsid w:val="00832886"/>
    <w:rsid w:val="00871485"/>
    <w:rsid w:val="008A74FC"/>
    <w:rsid w:val="00910ABA"/>
    <w:rsid w:val="00932DC1"/>
    <w:rsid w:val="00972C4D"/>
    <w:rsid w:val="009A0C2A"/>
    <w:rsid w:val="009A319D"/>
    <w:rsid w:val="00A300E2"/>
    <w:rsid w:val="00A3577D"/>
    <w:rsid w:val="00AE015C"/>
    <w:rsid w:val="00B133A1"/>
    <w:rsid w:val="00B26C0D"/>
    <w:rsid w:val="00B42FDA"/>
    <w:rsid w:val="00C075C8"/>
    <w:rsid w:val="00C17C9D"/>
    <w:rsid w:val="00C50BA2"/>
    <w:rsid w:val="00C74DA3"/>
    <w:rsid w:val="00C92582"/>
    <w:rsid w:val="00C93DCD"/>
    <w:rsid w:val="00D54404"/>
    <w:rsid w:val="00D55259"/>
    <w:rsid w:val="00D7129C"/>
    <w:rsid w:val="00E307B3"/>
    <w:rsid w:val="00E6633C"/>
    <w:rsid w:val="00E95EE1"/>
    <w:rsid w:val="00E9728F"/>
    <w:rsid w:val="00EC766E"/>
    <w:rsid w:val="00ED3C65"/>
    <w:rsid w:val="00ED552A"/>
    <w:rsid w:val="00F01BA9"/>
    <w:rsid w:val="00F24317"/>
    <w:rsid w:val="00F35A88"/>
    <w:rsid w:val="00F62288"/>
    <w:rsid w:val="00FF2D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607F3"/>
  <w15:docId w15:val="{BA9CEB6C-F105-CE49-8F5D-1098AFBB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Lohit Devanagari"/>
        <w:kern w:val="3"/>
        <w:sz w:val="24"/>
        <w:szCs w:val="24"/>
        <w:lang w:val="en-US" w:eastAsia="zh-CN" w:bidi="hi-IN"/>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suppressAutoHyphens/>
    </w:pPr>
  </w:style>
  <w:style w:type="paragraph" w:customStyle="1" w:styleId="Heading">
    <w:name w:val="Heading"/>
    <w:basedOn w:val="Standard"/>
    <w:next w:val="Textbody"/>
    <w:pPr>
      <w:keepNext/>
      <w:spacing w:before="240" w:after="120"/>
    </w:pPr>
    <w:rPr>
      <w:rFonts w:ascii="Liberation Sans" w:eastAsia="Noto Sans CJK SC" w:hAnsi="Liberation Sans" w:cs="Liberation Sans"/>
      <w:sz w:val="28"/>
      <w:szCs w:val="28"/>
    </w:rPr>
  </w:style>
  <w:style w:type="paragraph" w:customStyle="1" w:styleId="Textbody">
    <w:name w:val="Text body"/>
    <w:basedOn w:val="Standard"/>
    <w:pPr>
      <w:spacing w:after="140" w:line="276"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widowControl w:val="0"/>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Standard"/>
    <w:rPr>
      <w:rFonts w:ascii="Liberation Mono" w:eastAsia="Noto Sans Mono CJK SC" w:hAnsi="Liberation Mono" w:cs="Liberation Mono"/>
      <w:sz w:val="20"/>
      <w:szCs w:val="20"/>
    </w:rPr>
  </w:style>
  <w:style w:type="paragraph" w:customStyle="1" w:styleId="Table">
    <w:name w:val="Table"/>
    <w:basedOn w:val="Caption"/>
  </w:style>
  <w:style w:type="paragraph" w:customStyle="1" w:styleId="Figure">
    <w:name w:val="Figure"/>
    <w:basedOn w:val="Caption"/>
  </w:style>
  <w:style w:type="paragraph" w:customStyle="1" w:styleId="Framecontents">
    <w:name w:val="Frame contents"/>
    <w:basedOn w:val="Standard"/>
  </w:style>
  <w:style w:type="paragraph" w:styleId="Revision">
    <w:name w:val="Revision"/>
    <w:pPr>
      <w:textAlignment w:val="auto"/>
    </w:pPr>
    <w:rPr>
      <w:rFonts w:cs="Mangal"/>
      <w:szCs w:val="21"/>
    </w:rPr>
  </w:style>
  <w:style w:type="paragraph" w:styleId="CommentText">
    <w:name w:val="annotation text"/>
    <w:basedOn w:val="Normal"/>
    <w:rPr>
      <w:rFonts w:cs="Mangal"/>
      <w:sz w:val="20"/>
      <w:szCs w:val="18"/>
    </w:rPr>
  </w:style>
  <w:style w:type="paragraph" w:styleId="CommentSubject">
    <w:name w:val="annotation subject"/>
    <w:basedOn w:val="CommentText"/>
    <w:next w:val="CommentText"/>
    <w:rPr>
      <w:b/>
      <w:bCs/>
    </w:rPr>
  </w:style>
  <w:style w:type="paragraph" w:customStyle="1" w:styleId="HeaderandFooter">
    <w:name w:val="Header and Footer"/>
    <w:basedOn w:val="Standard"/>
    <w:pPr>
      <w:suppressLineNumbers/>
      <w:tabs>
        <w:tab w:val="center" w:pos="4986"/>
        <w:tab w:val="right" w:pos="9972"/>
      </w:tabs>
    </w:pPr>
  </w:style>
  <w:style w:type="paragraph" w:styleId="Footer">
    <w:name w:val="footer"/>
    <w:basedOn w:val="HeaderandFooter"/>
  </w:style>
  <w:style w:type="paragraph" w:styleId="Header">
    <w:name w:val="header"/>
    <w:basedOn w:val="HeaderandFooter"/>
  </w:style>
  <w:style w:type="paragraph" w:customStyle="1" w:styleId="LO-normal">
    <w:name w:val="LO-normal"/>
    <w:pPr>
      <w:suppressAutoHyphens/>
      <w:spacing w:line="276" w:lineRule="auto"/>
    </w:pPr>
    <w:rPr>
      <w:rFonts w:ascii="Arial" w:eastAsia="Arial" w:hAnsi="Arial" w:cs="Arial"/>
      <w:kern w:val="0"/>
      <w:sz w:val="22"/>
      <w:szCs w:val="22"/>
    </w:rPr>
  </w:style>
  <w:style w:type="character" w:customStyle="1" w:styleId="NumberingSymbols">
    <w:name w:val="Numbering Symbols"/>
  </w:style>
  <w:style w:type="character" w:customStyle="1" w:styleId="SourceText">
    <w:name w:val="Source Text"/>
    <w:rPr>
      <w:rFonts w:ascii="Liberation Mono" w:eastAsia="Noto Sans Mono CJK SC" w:hAnsi="Liberation Mono" w:cs="Liberation Mono"/>
    </w:rPr>
  </w:style>
  <w:style w:type="character" w:customStyle="1" w:styleId="Internetlink">
    <w:name w:val="Internet link"/>
    <w:rPr>
      <w:color w:val="000080"/>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rFonts w:cs="Mangal"/>
      <w:sz w:val="20"/>
      <w:szCs w:val="18"/>
    </w:rPr>
  </w:style>
  <w:style w:type="character" w:customStyle="1" w:styleId="CommentSubjectChar">
    <w:name w:val="Comment Subject Char"/>
    <w:basedOn w:val="CommentTextChar"/>
    <w:rPr>
      <w:rFonts w:cs="Mangal"/>
      <w:b/>
      <w:bCs/>
      <w:sz w:val="20"/>
      <w:szCs w:val="18"/>
    </w:rPr>
  </w:style>
  <w:style w:type="character" w:customStyle="1" w:styleId="Linenumbering">
    <w:name w:val="Line numbering"/>
  </w:style>
  <w:style w:type="character" w:styleId="LineNumber">
    <w:name w:val="line number"/>
    <w:basedOn w:val="DefaultParagraphFont"/>
    <w:uiPriority w:val="99"/>
    <w:semiHidden/>
    <w:unhideWhenUsed/>
    <w:rsid w:val="00457071"/>
  </w:style>
  <w:style w:type="paragraph" w:styleId="NormalWeb">
    <w:name w:val="Normal (Web)"/>
    <w:basedOn w:val="Normal"/>
    <w:uiPriority w:val="99"/>
    <w:semiHidden/>
    <w:unhideWhenUsed/>
    <w:rsid w:val="005227E1"/>
    <w:rPr>
      <w:rFonts w:ascii="Times New Roman" w:hAnsi="Times New Roman"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08613">
      <w:bodyDiv w:val="1"/>
      <w:marLeft w:val="0"/>
      <w:marRight w:val="0"/>
      <w:marTop w:val="0"/>
      <w:marBottom w:val="0"/>
      <w:divBdr>
        <w:top w:val="none" w:sz="0" w:space="0" w:color="auto"/>
        <w:left w:val="none" w:sz="0" w:space="0" w:color="auto"/>
        <w:bottom w:val="none" w:sz="0" w:space="0" w:color="auto"/>
        <w:right w:val="none" w:sz="0" w:space="0" w:color="auto"/>
      </w:divBdr>
      <w:divsChild>
        <w:div w:id="973828050">
          <w:marLeft w:val="0"/>
          <w:marRight w:val="0"/>
          <w:marTop w:val="0"/>
          <w:marBottom w:val="0"/>
          <w:divBdr>
            <w:top w:val="none" w:sz="0" w:space="0" w:color="auto"/>
            <w:left w:val="none" w:sz="0" w:space="0" w:color="auto"/>
            <w:bottom w:val="none" w:sz="0" w:space="0" w:color="auto"/>
            <w:right w:val="none" w:sz="0" w:space="0" w:color="auto"/>
          </w:divBdr>
          <w:divsChild>
            <w:div w:id="598948956">
              <w:marLeft w:val="0"/>
              <w:marRight w:val="0"/>
              <w:marTop w:val="0"/>
              <w:marBottom w:val="0"/>
              <w:divBdr>
                <w:top w:val="none" w:sz="0" w:space="0" w:color="auto"/>
                <w:left w:val="none" w:sz="0" w:space="0" w:color="auto"/>
                <w:bottom w:val="none" w:sz="0" w:space="0" w:color="auto"/>
                <w:right w:val="none" w:sz="0" w:space="0" w:color="auto"/>
              </w:divBdr>
              <w:divsChild>
                <w:div w:id="113286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36448">
      <w:bodyDiv w:val="1"/>
      <w:marLeft w:val="0"/>
      <w:marRight w:val="0"/>
      <w:marTop w:val="0"/>
      <w:marBottom w:val="0"/>
      <w:divBdr>
        <w:top w:val="none" w:sz="0" w:space="0" w:color="auto"/>
        <w:left w:val="none" w:sz="0" w:space="0" w:color="auto"/>
        <w:bottom w:val="none" w:sz="0" w:space="0" w:color="auto"/>
        <w:right w:val="none" w:sz="0" w:space="0" w:color="auto"/>
      </w:divBdr>
    </w:div>
    <w:div w:id="206072400">
      <w:bodyDiv w:val="1"/>
      <w:marLeft w:val="0"/>
      <w:marRight w:val="0"/>
      <w:marTop w:val="0"/>
      <w:marBottom w:val="0"/>
      <w:divBdr>
        <w:top w:val="none" w:sz="0" w:space="0" w:color="auto"/>
        <w:left w:val="none" w:sz="0" w:space="0" w:color="auto"/>
        <w:bottom w:val="none" w:sz="0" w:space="0" w:color="auto"/>
        <w:right w:val="none" w:sz="0" w:space="0" w:color="auto"/>
      </w:divBdr>
      <w:divsChild>
        <w:div w:id="2085908351">
          <w:marLeft w:val="0"/>
          <w:marRight w:val="0"/>
          <w:marTop w:val="0"/>
          <w:marBottom w:val="0"/>
          <w:divBdr>
            <w:top w:val="none" w:sz="0" w:space="0" w:color="auto"/>
            <w:left w:val="none" w:sz="0" w:space="0" w:color="auto"/>
            <w:bottom w:val="none" w:sz="0" w:space="0" w:color="auto"/>
            <w:right w:val="none" w:sz="0" w:space="0" w:color="auto"/>
          </w:divBdr>
        </w:div>
      </w:divsChild>
    </w:div>
    <w:div w:id="481695788">
      <w:bodyDiv w:val="1"/>
      <w:marLeft w:val="0"/>
      <w:marRight w:val="0"/>
      <w:marTop w:val="0"/>
      <w:marBottom w:val="0"/>
      <w:divBdr>
        <w:top w:val="none" w:sz="0" w:space="0" w:color="auto"/>
        <w:left w:val="none" w:sz="0" w:space="0" w:color="auto"/>
        <w:bottom w:val="none" w:sz="0" w:space="0" w:color="auto"/>
        <w:right w:val="none" w:sz="0" w:space="0" w:color="auto"/>
      </w:divBdr>
      <w:divsChild>
        <w:div w:id="13383895">
          <w:marLeft w:val="0"/>
          <w:marRight w:val="0"/>
          <w:marTop w:val="0"/>
          <w:marBottom w:val="0"/>
          <w:divBdr>
            <w:top w:val="none" w:sz="0" w:space="0" w:color="auto"/>
            <w:left w:val="none" w:sz="0" w:space="0" w:color="auto"/>
            <w:bottom w:val="none" w:sz="0" w:space="0" w:color="auto"/>
            <w:right w:val="none" w:sz="0" w:space="0" w:color="auto"/>
          </w:divBdr>
          <w:divsChild>
            <w:div w:id="417334926">
              <w:marLeft w:val="0"/>
              <w:marRight w:val="0"/>
              <w:marTop w:val="0"/>
              <w:marBottom w:val="0"/>
              <w:divBdr>
                <w:top w:val="none" w:sz="0" w:space="0" w:color="auto"/>
                <w:left w:val="none" w:sz="0" w:space="0" w:color="auto"/>
                <w:bottom w:val="none" w:sz="0" w:space="0" w:color="auto"/>
                <w:right w:val="none" w:sz="0" w:space="0" w:color="auto"/>
              </w:divBdr>
              <w:divsChild>
                <w:div w:id="77483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797751">
      <w:bodyDiv w:val="1"/>
      <w:marLeft w:val="0"/>
      <w:marRight w:val="0"/>
      <w:marTop w:val="0"/>
      <w:marBottom w:val="0"/>
      <w:divBdr>
        <w:top w:val="none" w:sz="0" w:space="0" w:color="auto"/>
        <w:left w:val="none" w:sz="0" w:space="0" w:color="auto"/>
        <w:bottom w:val="none" w:sz="0" w:space="0" w:color="auto"/>
        <w:right w:val="none" w:sz="0" w:space="0" w:color="auto"/>
      </w:divBdr>
      <w:divsChild>
        <w:div w:id="1078284041">
          <w:marLeft w:val="0"/>
          <w:marRight w:val="0"/>
          <w:marTop w:val="0"/>
          <w:marBottom w:val="0"/>
          <w:divBdr>
            <w:top w:val="none" w:sz="0" w:space="0" w:color="auto"/>
            <w:left w:val="none" w:sz="0" w:space="0" w:color="auto"/>
            <w:bottom w:val="none" w:sz="0" w:space="0" w:color="auto"/>
            <w:right w:val="none" w:sz="0" w:space="0" w:color="auto"/>
          </w:divBdr>
          <w:divsChild>
            <w:div w:id="2135520856">
              <w:marLeft w:val="0"/>
              <w:marRight w:val="0"/>
              <w:marTop w:val="0"/>
              <w:marBottom w:val="0"/>
              <w:divBdr>
                <w:top w:val="none" w:sz="0" w:space="0" w:color="auto"/>
                <w:left w:val="none" w:sz="0" w:space="0" w:color="auto"/>
                <w:bottom w:val="none" w:sz="0" w:space="0" w:color="auto"/>
                <w:right w:val="none" w:sz="0" w:space="0" w:color="auto"/>
              </w:divBdr>
              <w:divsChild>
                <w:div w:id="71651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906672">
      <w:bodyDiv w:val="1"/>
      <w:marLeft w:val="0"/>
      <w:marRight w:val="0"/>
      <w:marTop w:val="0"/>
      <w:marBottom w:val="0"/>
      <w:divBdr>
        <w:top w:val="none" w:sz="0" w:space="0" w:color="auto"/>
        <w:left w:val="none" w:sz="0" w:space="0" w:color="auto"/>
        <w:bottom w:val="none" w:sz="0" w:space="0" w:color="auto"/>
        <w:right w:val="none" w:sz="0" w:space="0" w:color="auto"/>
      </w:divBdr>
      <w:divsChild>
        <w:div w:id="1806459563">
          <w:marLeft w:val="0"/>
          <w:marRight w:val="0"/>
          <w:marTop w:val="0"/>
          <w:marBottom w:val="0"/>
          <w:divBdr>
            <w:top w:val="none" w:sz="0" w:space="0" w:color="auto"/>
            <w:left w:val="none" w:sz="0" w:space="0" w:color="auto"/>
            <w:bottom w:val="none" w:sz="0" w:space="0" w:color="auto"/>
            <w:right w:val="none" w:sz="0" w:space="0" w:color="auto"/>
          </w:divBdr>
        </w:div>
        <w:div w:id="1796945398">
          <w:marLeft w:val="0"/>
          <w:marRight w:val="0"/>
          <w:marTop w:val="0"/>
          <w:marBottom w:val="0"/>
          <w:divBdr>
            <w:top w:val="none" w:sz="0" w:space="0" w:color="auto"/>
            <w:left w:val="none" w:sz="0" w:space="0" w:color="auto"/>
            <w:bottom w:val="none" w:sz="0" w:space="0" w:color="auto"/>
            <w:right w:val="none" w:sz="0" w:space="0" w:color="auto"/>
          </w:divBdr>
        </w:div>
      </w:divsChild>
    </w:div>
    <w:div w:id="879703869">
      <w:bodyDiv w:val="1"/>
      <w:marLeft w:val="0"/>
      <w:marRight w:val="0"/>
      <w:marTop w:val="0"/>
      <w:marBottom w:val="0"/>
      <w:divBdr>
        <w:top w:val="none" w:sz="0" w:space="0" w:color="auto"/>
        <w:left w:val="none" w:sz="0" w:space="0" w:color="auto"/>
        <w:bottom w:val="none" w:sz="0" w:space="0" w:color="auto"/>
        <w:right w:val="none" w:sz="0" w:space="0" w:color="auto"/>
      </w:divBdr>
      <w:divsChild>
        <w:div w:id="1304264300">
          <w:marLeft w:val="0"/>
          <w:marRight w:val="0"/>
          <w:marTop w:val="0"/>
          <w:marBottom w:val="0"/>
          <w:divBdr>
            <w:top w:val="none" w:sz="0" w:space="0" w:color="auto"/>
            <w:left w:val="none" w:sz="0" w:space="0" w:color="auto"/>
            <w:bottom w:val="none" w:sz="0" w:space="0" w:color="auto"/>
            <w:right w:val="none" w:sz="0" w:space="0" w:color="auto"/>
          </w:divBdr>
        </w:div>
      </w:divsChild>
    </w:div>
    <w:div w:id="1378428092">
      <w:bodyDiv w:val="1"/>
      <w:marLeft w:val="0"/>
      <w:marRight w:val="0"/>
      <w:marTop w:val="0"/>
      <w:marBottom w:val="0"/>
      <w:divBdr>
        <w:top w:val="none" w:sz="0" w:space="0" w:color="auto"/>
        <w:left w:val="none" w:sz="0" w:space="0" w:color="auto"/>
        <w:bottom w:val="none" w:sz="0" w:space="0" w:color="auto"/>
        <w:right w:val="none" w:sz="0" w:space="0" w:color="auto"/>
      </w:divBdr>
      <w:divsChild>
        <w:div w:id="251008490">
          <w:marLeft w:val="0"/>
          <w:marRight w:val="0"/>
          <w:marTop w:val="0"/>
          <w:marBottom w:val="0"/>
          <w:divBdr>
            <w:top w:val="none" w:sz="0" w:space="0" w:color="auto"/>
            <w:left w:val="none" w:sz="0" w:space="0" w:color="auto"/>
            <w:bottom w:val="none" w:sz="0" w:space="0" w:color="auto"/>
            <w:right w:val="none" w:sz="0" w:space="0" w:color="auto"/>
          </w:divBdr>
          <w:divsChild>
            <w:div w:id="1546212648">
              <w:marLeft w:val="0"/>
              <w:marRight w:val="0"/>
              <w:marTop w:val="0"/>
              <w:marBottom w:val="0"/>
              <w:divBdr>
                <w:top w:val="none" w:sz="0" w:space="0" w:color="auto"/>
                <w:left w:val="none" w:sz="0" w:space="0" w:color="auto"/>
                <w:bottom w:val="none" w:sz="0" w:space="0" w:color="auto"/>
                <w:right w:val="none" w:sz="0" w:space="0" w:color="auto"/>
              </w:divBdr>
              <w:divsChild>
                <w:div w:id="139631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444530">
      <w:bodyDiv w:val="1"/>
      <w:marLeft w:val="0"/>
      <w:marRight w:val="0"/>
      <w:marTop w:val="0"/>
      <w:marBottom w:val="0"/>
      <w:divBdr>
        <w:top w:val="none" w:sz="0" w:space="0" w:color="auto"/>
        <w:left w:val="none" w:sz="0" w:space="0" w:color="auto"/>
        <w:bottom w:val="none" w:sz="0" w:space="0" w:color="auto"/>
        <w:right w:val="none" w:sz="0" w:space="0" w:color="auto"/>
      </w:divBdr>
      <w:divsChild>
        <w:div w:id="1011488905">
          <w:marLeft w:val="0"/>
          <w:marRight w:val="0"/>
          <w:marTop w:val="0"/>
          <w:marBottom w:val="0"/>
          <w:divBdr>
            <w:top w:val="none" w:sz="0" w:space="0" w:color="auto"/>
            <w:left w:val="none" w:sz="0" w:space="0" w:color="auto"/>
            <w:bottom w:val="none" w:sz="0" w:space="0" w:color="auto"/>
            <w:right w:val="none" w:sz="0" w:space="0" w:color="auto"/>
          </w:divBdr>
        </w:div>
      </w:divsChild>
    </w:div>
    <w:div w:id="1683360007">
      <w:bodyDiv w:val="1"/>
      <w:marLeft w:val="0"/>
      <w:marRight w:val="0"/>
      <w:marTop w:val="0"/>
      <w:marBottom w:val="0"/>
      <w:divBdr>
        <w:top w:val="none" w:sz="0" w:space="0" w:color="auto"/>
        <w:left w:val="none" w:sz="0" w:space="0" w:color="auto"/>
        <w:bottom w:val="none" w:sz="0" w:space="0" w:color="auto"/>
        <w:right w:val="none" w:sz="0" w:space="0" w:color="auto"/>
      </w:divBdr>
      <w:divsChild>
        <w:div w:id="77798735">
          <w:marLeft w:val="0"/>
          <w:marRight w:val="0"/>
          <w:marTop w:val="0"/>
          <w:marBottom w:val="0"/>
          <w:divBdr>
            <w:top w:val="none" w:sz="0" w:space="0" w:color="auto"/>
            <w:left w:val="none" w:sz="0" w:space="0" w:color="auto"/>
            <w:bottom w:val="none" w:sz="0" w:space="0" w:color="auto"/>
            <w:right w:val="none" w:sz="0" w:space="0" w:color="auto"/>
          </w:divBdr>
        </w:div>
      </w:divsChild>
    </w:div>
    <w:div w:id="1937976741">
      <w:bodyDiv w:val="1"/>
      <w:marLeft w:val="0"/>
      <w:marRight w:val="0"/>
      <w:marTop w:val="0"/>
      <w:marBottom w:val="0"/>
      <w:divBdr>
        <w:top w:val="none" w:sz="0" w:space="0" w:color="auto"/>
        <w:left w:val="none" w:sz="0" w:space="0" w:color="auto"/>
        <w:bottom w:val="none" w:sz="0" w:space="0" w:color="auto"/>
        <w:right w:val="none" w:sz="0" w:space="0" w:color="auto"/>
      </w:divBdr>
      <w:divsChild>
        <w:div w:id="951517991">
          <w:marLeft w:val="0"/>
          <w:marRight w:val="0"/>
          <w:marTop w:val="0"/>
          <w:marBottom w:val="0"/>
          <w:divBdr>
            <w:top w:val="none" w:sz="0" w:space="0" w:color="auto"/>
            <w:left w:val="none" w:sz="0" w:space="0" w:color="auto"/>
            <w:bottom w:val="none" w:sz="0" w:space="0" w:color="auto"/>
            <w:right w:val="none" w:sz="0" w:space="0" w:color="auto"/>
          </w:divBdr>
        </w:div>
        <w:div w:id="1942646821">
          <w:marLeft w:val="0"/>
          <w:marRight w:val="0"/>
          <w:marTop w:val="0"/>
          <w:marBottom w:val="0"/>
          <w:divBdr>
            <w:top w:val="none" w:sz="0" w:space="0" w:color="auto"/>
            <w:left w:val="none" w:sz="0" w:space="0" w:color="auto"/>
            <w:bottom w:val="none" w:sz="0" w:space="0" w:color="auto"/>
            <w:right w:val="none" w:sz="0" w:space="0" w:color="auto"/>
          </w:divBdr>
        </w:div>
      </w:divsChild>
    </w:div>
    <w:div w:id="2082025469">
      <w:bodyDiv w:val="1"/>
      <w:marLeft w:val="0"/>
      <w:marRight w:val="0"/>
      <w:marTop w:val="0"/>
      <w:marBottom w:val="0"/>
      <w:divBdr>
        <w:top w:val="none" w:sz="0" w:space="0" w:color="auto"/>
        <w:left w:val="none" w:sz="0" w:space="0" w:color="auto"/>
        <w:bottom w:val="none" w:sz="0" w:space="0" w:color="auto"/>
        <w:right w:val="none" w:sz="0" w:space="0" w:color="auto"/>
      </w:divBdr>
      <w:divsChild>
        <w:div w:id="628823899">
          <w:marLeft w:val="0"/>
          <w:marRight w:val="0"/>
          <w:marTop w:val="0"/>
          <w:marBottom w:val="0"/>
          <w:divBdr>
            <w:top w:val="none" w:sz="0" w:space="0" w:color="auto"/>
            <w:left w:val="none" w:sz="0" w:space="0" w:color="auto"/>
            <w:bottom w:val="none" w:sz="0" w:space="0" w:color="auto"/>
            <w:right w:val="none" w:sz="0" w:space="0" w:color="auto"/>
          </w:divBdr>
          <w:divsChild>
            <w:div w:id="1884950436">
              <w:marLeft w:val="0"/>
              <w:marRight w:val="0"/>
              <w:marTop w:val="0"/>
              <w:marBottom w:val="0"/>
              <w:divBdr>
                <w:top w:val="none" w:sz="0" w:space="0" w:color="auto"/>
                <w:left w:val="none" w:sz="0" w:space="0" w:color="auto"/>
                <w:bottom w:val="none" w:sz="0" w:space="0" w:color="auto"/>
                <w:right w:val="none" w:sz="0" w:space="0" w:color="auto"/>
              </w:divBdr>
              <w:divsChild>
                <w:div w:id="33052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570D4-7C98-F044-878E-45A6141FC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4</Pages>
  <Words>6440</Words>
  <Characters>36713</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oyko, James</cp:lastModifiedBy>
  <cp:revision>87</cp:revision>
  <dcterms:created xsi:type="dcterms:W3CDTF">2024-11-13T15:30:00Z</dcterms:created>
  <dcterms:modified xsi:type="dcterms:W3CDTF">2025-01-29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1zKwJ0as"/&gt;&lt;style id="http://www.zotero.org/styles/systematic-biology" hasBibliography="1" bibliographyStyleHasBeenSet="0"/&gt;&lt;prefs&gt;&lt;pref name="fieldType" value="Field"/&gt;&lt;/prefs&gt;&lt;/data&gt;</vt:lpwstr>
  </property>
</Properties>
</file>